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37B58C46" w:rsidR="00736FF5" w:rsidRDefault="00401B29" w:rsidP="001D341E">
      <w:pPr>
        <w:pStyle w:val="Title"/>
        <w:keepNext w:val="0"/>
        <w:keepLines w:val="0"/>
        <w:spacing w:after="0" w:line="480" w:lineRule="auto"/>
        <w:contextualSpacing/>
        <w:mirrorIndents/>
        <w:jc w:val="both"/>
        <w:rPr>
          <w:sz w:val="36"/>
          <w:szCs w:val="36"/>
        </w:rPr>
      </w:pPr>
      <w:commentRangeStart w:id="0"/>
      <w:commentRangeStart w:id="1"/>
      <w:commentRangeStart w:id="2"/>
      <w:r w:rsidRPr="00C038C3">
        <w:rPr>
          <w:sz w:val="36"/>
          <w:szCs w:val="36"/>
        </w:rPr>
        <w:t xml:space="preserve">Evaluating drivers of spatiotemporal changes in </w:t>
      </w:r>
      <w:r w:rsidR="00F677F1">
        <w:rPr>
          <w:rFonts w:eastAsia="Arial"/>
          <w:sz w:val="36"/>
          <w:szCs w:val="36"/>
          <w:lang w:val="en-GB"/>
        </w:rPr>
        <w:t>fine scale individual</w:t>
      </w:r>
      <w:r w:rsidRPr="00C038C3">
        <w:rPr>
          <w:sz w:val="36"/>
          <w:szCs w:val="36"/>
        </w:rPr>
        <w:t xml:space="preserve"> condition of </w:t>
      </w:r>
      <w:commentRangeEnd w:id="0"/>
      <w:r w:rsidR="00635045">
        <w:rPr>
          <w:sz w:val="36"/>
          <w:szCs w:val="36"/>
        </w:rPr>
        <w:t xml:space="preserve">a </w:t>
      </w:r>
      <w:r w:rsidR="00AA2312">
        <w:rPr>
          <w:rStyle w:val="CommentReference"/>
        </w:rPr>
        <w:commentReference w:id="0"/>
      </w:r>
      <w:commentRangeEnd w:id="1"/>
      <w:r w:rsidR="00E3746B">
        <w:rPr>
          <w:rStyle w:val="CommentReference"/>
        </w:rPr>
        <w:commentReference w:id="1"/>
      </w:r>
      <w:commentRangeEnd w:id="2"/>
      <w:r w:rsidR="000F1E33">
        <w:rPr>
          <w:rStyle w:val="CommentReference"/>
        </w:rPr>
        <w:commentReference w:id="2"/>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commentRangeStart w:id="3"/>
      <w:proofErr w:type="spellStart"/>
      <w:r w:rsidR="009D3BCC">
        <w:t>Mayya</w:t>
      </w:r>
      <w:proofErr w:type="spellEnd"/>
      <w:r w:rsidR="009D3BCC">
        <w:t xml:space="preserve"> </w:t>
      </w:r>
      <w:proofErr w:type="spellStart"/>
      <w:r w:rsidR="009D3BCC">
        <w:t>Gogina</w:t>
      </w:r>
      <w:commentRangeEnd w:id="3"/>
      <w:r w:rsidR="00517121">
        <w:rPr>
          <w:rStyle w:val="CommentReference"/>
        </w:rPr>
        <w:commentReference w:id="3"/>
      </w:r>
      <w:commentRangeStart w:id="4"/>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commentRangeEnd w:id="4"/>
      <w:proofErr w:type="spellEnd"/>
      <w:r w:rsidR="00072D76">
        <w:rPr>
          <w:rStyle w:val="CommentReference"/>
        </w:rPr>
        <w:commentReference w:id="4"/>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commentRangeStart w:id="5"/>
      <w:commentRangeStart w:id="6"/>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5"/>
      <w:r w:rsidR="003044BA">
        <w:rPr>
          <w:rStyle w:val="CommentReference"/>
        </w:rPr>
        <w:commentReference w:id="5"/>
      </w:r>
      <w:commentRangeEnd w:id="6"/>
      <w:r w:rsidR="00C13494">
        <w:rPr>
          <w:rStyle w:val="CommentReference"/>
        </w:rPr>
        <w:commentReference w:id="6"/>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12"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E225DC6"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p>
    <w:p w14:paraId="7566EE33" w14:textId="6E6C0F37" w:rsidR="00346D7E" w:rsidRDefault="00346D7E" w:rsidP="00552801">
      <w:pPr>
        <w:spacing w:line="480" w:lineRule="auto"/>
        <w:contextualSpacing/>
        <w:mirrorIndents/>
        <w:jc w:val="both"/>
        <w:rPr>
          <w:bCs/>
        </w:rPr>
      </w:pPr>
    </w:p>
    <w:p w14:paraId="4290ACD6" w14:textId="34FEDE48" w:rsidR="00FA116C" w:rsidRDefault="00FA116C" w:rsidP="00552801">
      <w:pPr>
        <w:spacing w:line="480" w:lineRule="auto"/>
        <w:contextualSpacing/>
        <w:mirrorIndents/>
        <w:jc w:val="both"/>
        <w:rPr>
          <w:bCs/>
        </w:rPr>
      </w:pPr>
    </w:p>
    <w:p w14:paraId="30A24DAB" w14:textId="7CEC739E" w:rsidR="00F100A7" w:rsidRDefault="00F100A7" w:rsidP="00552801">
      <w:pPr>
        <w:spacing w:line="480" w:lineRule="auto"/>
        <w:contextualSpacing/>
        <w:mirrorIndents/>
        <w:jc w:val="both"/>
        <w:rPr>
          <w:bCs/>
        </w:rPr>
      </w:pPr>
    </w:p>
    <w:p w14:paraId="161C6FE2" w14:textId="7B2EF992" w:rsidR="00F100A7" w:rsidRDefault="00F100A7" w:rsidP="00552801">
      <w:pPr>
        <w:spacing w:line="480" w:lineRule="auto"/>
        <w:contextualSpacing/>
        <w:mirrorIndents/>
        <w:jc w:val="both"/>
        <w:rPr>
          <w:bCs/>
        </w:rPr>
      </w:pPr>
    </w:p>
    <w:p w14:paraId="54295AD0" w14:textId="77777777" w:rsidR="00F100A7" w:rsidRPr="00C038C3" w:rsidRDefault="00F100A7" w:rsidP="00552801">
      <w:pPr>
        <w:spacing w:line="480" w:lineRule="auto"/>
        <w:contextualSpacing/>
        <w:mirrorIndents/>
        <w:jc w:val="both"/>
        <w:rPr>
          <w:bCs/>
        </w:rPr>
      </w:pPr>
    </w:p>
    <w:p w14:paraId="26879DAB" w14:textId="5E6B77F7" w:rsidR="00736FF5" w:rsidRPr="00C038C3" w:rsidRDefault="00401B29" w:rsidP="00552801">
      <w:pPr>
        <w:spacing w:line="480" w:lineRule="auto"/>
        <w:contextualSpacing/>
        <w:mirrorIndents/>
        <w:jc w:val="both"/>
        <w:rPr>
          <w:b/>
          <w:sz w:val="28"/>
          <w:szCs w:val="28"/>
        </w:rPr>
      </w:pPr>
      <w:commentRangeStart w:id="7"/>
      <w:r w:rsidRPr="00C038C3">
        <w:rPr>
          <w:b/>
          <w:sz w:val="28"/>
          <w:szCs w:val="28"/>
        </w:rPr>
        <w:lastRenderedPageBreak/>
        <w:t>Abstract</w:t>
      </w:r>
      <w:commentRangeEnd w:id="7"/>
      <w:r w:rsidR="00A22B03">
        <w:rPr>
          <w:rStyle w:val="CommentReference"/>
        </w:rPr>
        <w:commentReference w:id="7"/>
      </w:r>
    </w:p>
    <w:p w14:paraId="3B8CFB45" w14:textId="77855FCF" w:rsidR="00E44266" w:rsidRDefault="00A26528" w:rsidP="00552801">
      <w:pPr>
        <w:spacing w:line="480" w:lineRule="auto"/>
        <w:contextualSpacing/>
        <w:mirrorIndents/>
        <w:jc w:val="both"/>
      </w:pPr>
      <w:commentRangeStart w:id="8"/>
      <w:commentRangeStart w:id="9"/>
      <w:r>
        <w:t>A fish’s</w:t>
      </w:r>
      <w:r w:rsidRPr="00C038C3">
        <w:t xml:space="preserve"> </w:t>
      </w:r>
      <w:r w:rsidR="0098719E" w:rsidRPr="00C038C3">
        <w:t xml:space="preserve">body </w:t>
      </w:r>
      <w:commentRangeEnd w:id="8"/>
      <w:r>
        <w:rPr>
          <w:rStyle w:val="CommentReference"/>
        </w:rPr>
        <w:commentReference w:id="8"/>
      </w:r>
      <w:commentRangeEnd w:id="9"/>
      <w:r w:rsidR="00AB2D73">
        <w:rPr>
          <w:rStyle w:val="CommentReference"/>
        </w:rPr>
        <w:commentReference w:id="9"/>
      </w:r>
      <w:r w:rsidR="0098719E" w:rsidRPr="00C038C3">
        <w:t xml:space="preserve">condition </w:t>
      </w:r>
      <w:r>
        <w:t>i</w:t>
      </w:r>
      <w:r w:rsidR="00CD7C98">
        <w:t xml:space="preserve">s </w:t>
      </w:r>
      <w:r w:rsidR="00CD7C98" w:rsidRPr="00C038C3">
        <w:t>describe</w:t>
      </w:r>
      <w:r w:rsidR="00CD7C98">
        <w:t>d by</w:t>
      </w:r>
      <w:r w:rsidR="00CD7C98" w:rsidRPr="00C038C3">
        <w:t xml:space="preserve"> </w:t>
      </w:r>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experienced a drastic </w:t>
      </w:r>
      <w:r w:rsidR="00E82A0A" w:rsidRPr="00800586">
        <w:t>deteriorat</w:t>
      </w:r>
      <w:r w:rsidR="00775B15" w:rsidRPr="00800586">
        <w:t xml:space="preserve">ion of its physiological status since </w:t>
      </w:r>
      <w:r w:rsidR="00F0548A" w:rsidRPr="00800586">
        <w:t xml:space="preserve">the early </w:t>
      </w:r>
      <w:bookmarkStart w:id="10" w:name="_Hlk86229553"/>
      <w:r w:rsidR="00F0548A" w:rsidRPr="00800586">
        <w:t>1990s</w:t>
      </w:r>
      <w:bookmarkEnd w:id="10"/>
      <w:r w:rsidR="009079AF" w:rsidRPr="00800586">
        <w:t xml:space="preserve"> </w:t>
      </w:r>
      <w:r w:rsidR="004E7CE8" w:rsidRPr="00800586">
        <w:t xml:space="preserve">to levels that compromise the </w:t>
      </w:r>
      <w:r w:rsidR="00E10932" w:rsidRPr="00800586">
        <w:t>growth</w:t>
      </w:r>
      <w:r w:rsidR="00CD7C98" w:rsidRPr="00800586">
        <w:t xml:space="preserve"> or even survival</w:t>
      </w:r>
      <w:r w:rsidR="00E10932" w:rsidRPr="00800586">
        <w:t xml:space="preserve"> of the population. </w:t>
      </w:r>
      <w:r w:rsidR="00DB637C" w:rsidRPr="00D35123">
        <w:t>Several h</w:t>
      </w:r>
      <w:r w:rsidR="00DB637C" w:rsidRPr="00AB2D73">
        <w:t>ypotheses have been proposed (</w:t>
      </w:r>
      <w:commentRangeStart w:id="11"/>
      <w:commentRangeStart w:id="12"/>
      <w:r w:rsidR="00C26D74">
        <w:t xml:space="preserve">e.g., </w:t>
      </w:r>
      <w:commentRangeEnd w:id="11"/>
      <w:r w:rsidR="00C26D74">
        <w:rPr>
          <w:rStyle w:val="CommentReference"/>
        </w:rPr>
        <w:commentReference w:id="11"/>
      </w:r>
      <w:commentRangeEnd w:id="12"/>
      <w:r w:rsidR="00AB2D73">
        <w:rPr>
          <w:rStyle w:val="CommentReference"/>
        </w:rPr>
        <w:commentReference w:id="12"/>
      </w:r>
      <w:r w:rsidR="00DB637C" w:rsidRPr="00AB2D73">
        <w:t>competition, hypoxia, lack of prey)</w:t>
      </w:r>
      <w:r w:rsidR="00FF2512">
        <w:t xml:space="preserve"> and evaluated temporally using averages over large spatial scales </w:t>
      </w:r>
      <w:r w:rsidR="00FF2512" w:rsidRPr="00800586">
        <w:t>(basin or population level).</w:t>
      </w:r>
      <w:r w:rsidR="00FF2512">
        <w:t xml:space="preserve"> </w:t>
      </w:r>
      <w:r w:rsidR="00BC73A7" w:rsidRPr="00AB2D73">
        <w:t>H</w:t>
      </w:r>
      <w:r w:rsidR="00DB637C" w:rsidRPr="00AB2D73">
        <w:t xml:space="preserve">owever, </w:t>
      </w:r>
      <w:r w:rsidR="00BE032A">
        <w:t xml:space="preserve">as these variables </w:t>
      </w:r>
      <w:r w:rsidR="00DB637C" w:rsidRPr="00AB2D73">
        <w:t>operat</w:t>
      </w:r>
      <w:r w:rsidR="00BE032A">
        <w:t>e</w:t>
      </w:r>
      <w:r w:rsidR="00DB637C" w:rsidRPr="00AB2D73">
        <w:t xml:space="preserve"> </w:t>
      </w:r>
      <w:r w:rsidR="00591BCD">
        <w:t>at local</w:t>
      </w:r>
      <w:commentRangeStart w:id="13"/>
      <w:r w:rsidR="00DB637C" w:rsidRPr="00AB2D73">
        <w:t xml:space="preserve"> </w:t>
      </w:r>
      <w:commentRangeEnd w:id="13"/>
      <w:r w:rsidR="000A37E9">
        <w:rPr>
          <w:rStyle w:val="CommentReference"/>
        </w:rPr>
        <w:commentReference w:id="13"/>
      </w:r>
      <w:r w:rsidR="00DB637C" w:rsidRPr="00AB2D73">
        <w:t>spatial scales</w:t>
      </w:r>
      <w:r w:rsidR="00B55BAB">
        <w:t xml:space="preserve"> and are heterogenous in space</w:t>
      </w:r>
      <w:r w:rsidR="00DB637C" w:rsidRPr="00AB2D73">
        <w:t xml:space="preserve">, </w:t>
      </w:r>
      <w:r w:rsidR="00B55BAB">
        <w:t xml:space="preserve">it is important to evaluate the link between body condition and covariates on </w:t>
      </w:r>
      <w:r w:rsidR="001D341E">
        <w:t xml:space="preserve">local </w:t>
      </w:r>
      <w:r w:rsidR="00B55BAB">
        <w:t>scales as well.</w:t>
      </w:r>
      <w:r w:rsidR="00A85590"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w:t>
      </w:r>
      <w:commentRangeStart w:id="14"/>
      <w:commentRangeStart w:id="15"/>
      <w:r w:rsidR="00345D9B" w:rsidRPr="00800586">
        <w:t xml:space="preserve">using </w:t>
      </w:r>
      <w:r w:rsidR="00AF2C17" w:rsidRPr="00800586">
        <w:t>Gaussian Markov random fields</w:t>
      </w:r>
      <w:commentRangeEnd w:id="14"/>
      <w:r w:rsidR="00BE2114">
        <w:rPr>
          <w:rStyle w:val="CommentReference"/>
        </w:rPr>
        <w:commentReference w:id="14"/>
      </w:r>
      <w:commentRangeEnd w:id="15"/>
      <w:r w:rsidR="00CC3BFC">
        <w:rPr>
          <w:rStyle w:val="CommentReference"/>
        </w:rPr>
        <w:commentReference w:id="15"/>
      </w:r>
      <w:r w:rsidR="00B93098" w:rsidRPr="00800586">
        <w:t xml:space="preserve">, we </w:t>
      </w:r>
      <w:r w:rsidR="00F55796" w:rsidRPr="00800586">
        <w:t>analy</w:t>
      </w:r>
      <w:r w:rsidR="00B95282" w:rsidRPr="00800586">
        <w:t>z</w:t>
      </w:r>
      <w:r w:rsidR="00F55796" w:rsidRPr="00800586">
        <w:t xml:space="preserve">e </w:t>
      </w:r>
      <w:r w:rsidR="00146B81">
        <w:t xml:space="preserve">the </w:t>
      </w:r>
      <w:r w:rsidR="004B099A">
        <w:t xml:space="preserve">body </w:t>
      </w:r>
      <w:r w:rsidR="00F55796" w:rsidRPr="00800586">
        <w:t xml:space="preserve">condition </w:t>
      </w:r>
      <w:r w:rsidR="004B099A">
        <w:t>of cod</w:t>
      </w:r>
      <w:r w:rsidR="00591BCD">
        <w:t xml:space="preserve"> in the autumn (main feeding season)</w:t>
      </w:r>
      <w:r w:rsidR="004B099A">
        <w:t xml:space="preserve"> </w:t>
      </w:r>
      <w:r w:rsidR="00B74349" w:rsidRPr="00800586">
        <w:t xml:space="preserve">in relation to biotic and abiotic covariates at different scales </w:t>
      </w:r>
      <w:r w:rsidR="00EF6567" w:rsidRPr="00800586">
        <w:t xml:space="preserve">and </w:t>
      </w:r>
      <w:r w:rsidR="00B74349" w:rsidRPr="00800586">
        <w:t xml:space="preserve">their </w:t>
      </w:r>
      <w:r w:rsidR="00CC43F9" w:rsidRPr="00800586">
        <w:t>spatiotemporal</w:t>
      </w:r>
      <w:r w:rsidR="00693868">
        <w:t xml:space="preserve"> dynamics</w:t>
      </w:r>
      <w:r w:rsidR="006D3C58" w:rsidRPr="00800586">
        <w:t>.</w:t>
      </w:r>
      <w:r w:rsidR="0014478E" w:rsidRPr="00800586">
        <w:t xml:space="preserve"> We find</w:t>
      </w:r>
      <w:r w:rsidR="006D3C58" w:rsidRPr="00800586">
        <w:t xml:space="preserve"> </w:t>
      </w:r>
      <w:r w:rsidR="0014478E" w:rsidRPr="00800586">
        <w:t xml:space="preserve">that </w:t>
      </w:r>
      <w:r w:rsidR="009E1B57" w:rsidRPr="00800586">
        <w:t xml:space="preserve">body condition declined </w:t>
      </w:r>
      <w:r w:rsidR="00CC189C">
        <w:t>over</w:t>
      </w:r>
      <w:r w:rsidR="00E6394C" w:rsidRPr="00800586">
        <w:t xml:space="preserve"> the whole domain </w:t>
      </w:r>
      <w:r w:rsidR="009E1B57" w:rsidRPr="00800586">
        <w:t>until 200</w:t>
      </w:r>
      <w:r w:rsidR="00C95853" w:rsidRPr="00800586">
        <w:t>8</w:t>
      </w:r>
      <w:r w:rsidR="009E1B57" w:rsidRPr="00800586">
        <w:t>, after which a plateau was reached</w:t>
      </w:r>
      <w:r w:rsidR="000675FC">
        <w:t>.</w:t>
      </w:r>
      <w:r w:rsidR="009E1B57" w:rsidRPr="00C038C3">
        <w:t xml:space="preserve"> </w:t>
      </w:r>
      <w:r w:rsidR="00C341ED">
        <w:t>O</w:t>
      </w:r>
      <w:r w:rsidR="00B76958" w:rsidRPr="00C038C3">
        <w:t>xygen</w:t>
      </w:r>
      <w:r w:rsidR="007828A7" w:rsidRPr="00C038C3">
        <w:t xml:space="preserve">, sprat </w:t>
      </w:r>
      <w:r w:rsidR="004971FD">
        <w:t xml:space="preserve">biomass </w:t>
      </w:r>
      <w:r w:rsidR="00DD6FC4">
        <w:t>(</w:t>
      </w:r>
      <w:r w:rsidR="007828A7" w:rsidRPr="00C038C3">
        <w:t>at the subdivision level</w:t>
      </w:r>
      <w:r w:rsidR="00DD6FC4">
        <w:t>)</w:t>
      </w:r>
      <w:r w:rsidR="00C341ED">
        <w:t>,</w:t>
      </w:r>
      <w:r w:rsidR="007828A7" w:rsidRPr="00C038C3">
        <w:t xml:space="preserve"> </w:t>
      </w:r>
      <w:r w:rsidR="00214902">
        <w:t xml:space="preserve">haul-level </w:t>
      </w:r>
      <w:commentRangeStart w:id="16"/>
      <w:commentRangeStart w:id="17"/>
      <w:r w:rsidR="00B76958" w:rsidRPr="00C038C3">
        <w:t>temperature</w:t>
      </w:r>
      <w:r w:rsidR="008E7758">
        <w:t>,</w:t>
      </w:r>
      <w:r w:rsidR="00482E45" w:rsidRPr="00C038C3">
        <w:t xml:space="preserve"> </w:t>
      </w:r>
      <w:r w:rsidR="00087184">
        <w:t xml:space="preserve">and </w:t>
      </w:r>
      <w:r w:rsidR="0000553A">
        <w:t xml:space="preserve">the biomass of the benthic isopod </w:t>
      </w:r>
      <w:commentRangeEnd w:id="16"/>
      <w:r w:rsidR="0065151E">
        <w:rPr>
          <w:rStyle w:val="CommentReference"/>
        </w:rPr>
        <w:commentReference w:id="16"/>
      </w:r>
      <w:commentRangeEnd w:id="17"/>
      <w:r w:rsidR="005D1CCB">
        <w:rPr>
          <w:rStyle w:val="CommentReference"/>
        </w:rPr>
        <w:commentReference w:id="17"/>
      </w:r>
      <w:r w:rsidR="00522AFD" w:rsidRPr="00591BCD">
        <w:rPr>
          <w:i/>
        </w:rPr>
        <w:t>S</w:t>
      </w:r>
      <w:r w:rsidR="00087184" w:rsidRPr="00591BCD">
        <w:rPr>
          <w:i/>
        </w:rPr>
        <w:t xml:space="preserve">aduria </w:t>
      </w:r>
      <w:proofErr w:type="spellStart"/>
      <w:r w:rsidR="00522AFD" w:rsidRPr="00591BCD">
        <w:rPr>
          <w:i/>
        </w:rPr>
        <w:t>entomon</w:t>
      </w:r>
      <w:proofErr w:type="spellEnd"/>
      <w:r w:rsidR="008E7758">
        <w:t xml:space="preserve"> </w:t>
      </w:r>
      <w:r w:rsidR="00087184">
        <w:t xml:space="preserve">(to a lesser extent) </w:t>
      </w:r>
      <w:r w:rsidR="00482E45" w:rsidRPr="00C038C3">
        <w:t xml:space="preserve">where positively related to condition, </w:t>
      </w:r>
      <w:commentRangeStart w:id="18"/>
      <w:commentRangeStart w:id="19"/>
      <w:r w:rsidR="00482E45" w:rsidRPr="00C038C3">
        <w:t xml:space="preserve">whereas </w:t>
      </w:r>
      <w:r w:rsidR="00541B7C">
        <w:t xml:space="preserve">the haul-level </w:t>
      </w:r>
      <w:r w:rsidR="00196334" w:rsidRPr="00C038C3">
        <w:t xml:space="preserve">density </w:t>
      </w:r>
      <w:r w:rsidR="00123798" w:rsidRPr="00C038C3">
        <w:t xml:space="preserve">of cod </w:t>
      </w:r>
      <w:commentRangeEnd w:id="18"/>
      <w:r w:rsidR="0065151E">
        <w:rPr>
          <w:rStyle w:val="CommentReference"/>
        </w:rPr>
        <w:commentReference w:id="18"/>
      </w:r>
      <w:commentRangeEnd w:id="19"/>
      <w:r w:rsidR="005D1CCB">
        <w:rPr>
          <w:rStyle w:val="CommentReference"/>
        </w:rPr>
        <w:commentReference w:id="19"/>
      </w:r>
      <w:r w:rsidR="00424B13" w:rsidRPr="00C038C3">
        <w:t>and depth</w:t>
      </w:r>
      <w:r w:rsidR="00541B7C">
        <w:t xml:space="preserve"> </w:t>
      </w:r>
      <w:r w:rsidR="00424B13" w:rsidRPr="00C038C3">
        <w:t>were 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73029E">
        <w:t>, such that e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5D1CCB">
        <w:t>latent</w:t>
      </w:r>
      <w:commentRangeStart w:id="20"/>
      <w:commentRangeStart w:id="21"/>
      <w:r w:rsidR="003037C0" w:rsidRPr="00C038C3">
        <w:t xml:space="preserve"> </w:t>
      </w:r>
      <w:commentRangeEnd w:id="20"/>
      <w:r w:rsidR="000957CD">
        <w:rPr>
          <w:rStyle w:val="CommentReference"/>
        </w:rPr>
        <w:commentReference w:id="20"/>
      </w:r>
      <w:commentRangeEnd w:id="21"/>
      <w:r w:rsidR="005D1CCB">
        <w:rPr>
          <w:rStyle w:val="CommentReference"/>
        </w:rPr>
        <w:commentReference w:id="21"/>
      </w:r>
      <w:r w:rsidR="003037C0" w:rsidRPr="00C038C3">
        <w:t xml:space="preserve">spatial and spatiotemporal variation </w:t>
      </w:r>
      <w:r w:rsidR="00B54998">
        <w:t>was</w:t>
      </w:r>
      <w:r w:rsidR="00B54998" w:rsidRPr="00C038C3">
        <w:t xml:space="preserve"> </w:t>
      </w:r>
      <w:r w:rsidR="0040486C" w:rsidRPr="00C038C3">
        <w:t>several times larger in magnitude</w:t>
      </w:r>
      <w:r w:rsidR="009F480E" w:rsidRPr="00C038C3">
        <w:t xml:space="preserve"> than </w:t>
      </w:r>
      <w:r w:rsidR="00B96A9C">
        <w:t xml:space="preserve">any single </w:t>
      </w:r>
      <w:r w:rsidR="009F480E" w:rsidRPr="00C038C3">
        <w:t>covariate</w:t>
      </w:r>
      <w:r w:rsidR="009E207E">
        <w:t>’s</w:t>
      </w:r>
      <w:r w:rsidR="009F480E" w:rsidRPr="00C038C3">
        <w:t xml:space="preserve"> </w:t>
      </w:r>
      <w:r w:rsidR="00790B68">
        <w:t>coefficient</w:t>
      </w:r>
      <w:r w:rsidR="00146B81">
        <w:t xml:space="preserve">. Moreover, </w:t>
      </w:r>
      <w:proofErr w:type="gramStart"/>
      <w:r w:rsidR="00146B81" w:rsidRPr="00C038C3">
        <w:t>spatial</w:t>
      </w:r>
      <w:proofErr w:type="gramEnd"/>
      <w:r w:rsidR="00146B81" w:rsidRPr="00C038C3">
        <w:t xml:space="preserve"> and spatiotemporal </w:t>
      </w:r>
      <w:r w:rsidR="00146B81">
        <w:t xml:space="preserve">random effects </w:t>
      </w:r>
      <w:r w:rsidR="00E001FD">
        <w:t>explained 6.5 times more variation than all fixed effects</w:t>
      </w:r>
      <w:ins w:id="22" w:author="Max Lindmark" w:date="2022-04-13T19:51:00Z">
        <w:r w:rsidR="00467B1B">
          <w:t xml:space="preserve">. </w:t>
        </w:r>
        <w:commentRangeStart w:id="23"/>
        <w:r w:rsidR="00467B1B">
          <w:t>Th</w:t>
        </w:r>
      </w:ins>
      <w:ins w:id="24" w:author="Max Lindmark" w:date="2022-04-13T19:52:00Z">
        <w:r w:rsidR="00467B1B">
          <w:t xml:space="preserve">e importance of latent variables </w:t>
        </w:r>
      </w:ins>
      <w:del w:id="25" w:author="Max Lindmark" w:date="2022-04-13T19:51:00Z">
        <w:r w:rsidR="00790B68" w:rsidDel="00467B1B">
          <w:delText>,</w:delText>
        </w:r>
        <w:r w:rsidR="00E001FD" w:rsidDel="00467B1B">
          <w:delText xml:space="preserve"> </w:delText>
        </w:r>
      </w:del>
      <w:commentRangeStart w:id="26"/>
      <w:commentRangeStart w:id="27"/>
      <w:r w:rsidR="0040486C" w:rsidRPr="00C038C3">
        <w:t>suggest</w:t>
      </w:r>
      <w:del w:id="28" w:author="Max Lindmark" w:date="2022-04-13T19:51:00Z">
        <w:r w:rsidR="0040486C" w:rsidRPr="00C038C3" w:rsidDel="00467B1B">
          <w:delText>ing</w:delText>
        </w:r>
      </w:del>
      <w:r w:rsidR="0040486C" w:rsidRPr="00C038C3">
        <w:t xml:space="preserve"> </w:t>
      </w:r>
      <w:ins w:id="29" w:author="Max Lindmark" w:date="2022-04-13T19:52:00Z">
        <w:r w:rsidR="00467B1B">
          <w:t>key variables a</w:t>
        </w:r>
      </w:ins>
      <w:ins w:id="30" w:author="Max Lindmark" w:date="2022-04-13T19:53:00Z">
        <w:r w:rsidR="00467B1B">
          <w:t>re missing from the model</w:t>
        </w:r>
      </w:ins>
      <w:del w:id="31" w:author="Max Lindmark" w:date="2022-04-13T19:50:00Z">
        <w:r w:rsidR="00E433D1" w:rsidRPr="00C038C3" w:rsidDel="00467B1B">
          <w:delText xml:space="preserve">there </w:delText>
        </w:r>
        <w:r w:rsidR="00146B81" w:rsidDel="00467B1B">
          <w:delText>are</w:delText>
        </w:r>
        <w:r w:rsidR="00E433D1" w:rsidRPr="00C038C3" w:rsidDel="00467B1B">
          <w:delText xml:space="preserve"> still </w:delText>
        </w:r>
        <w:commentRangeStart w:id="32"/>
        <w:commentRangeStart w:id="33"/>
        <w:r w:rsidR="00616BCD" w:rsidDel="00467B1B">
          <w:delText xml:space="preserve">missing latent </w:delText>
        </w:r>
        <w:r w:rsidR="00616BCD" w:rsidDel="000F1E33">
          <w:delText>factors</w:delText>
        </w:r>
        <w:commentRangeEnd w:id="32"/>
        <w:r w:rsidR="000957CD" w:rsidDel="000F1E33">
          <w:rPr>
            <w:rStyle w:val="CommentReference"/>
          </w:rPr>
          <w:commentReference w:id="32"/>
        </w:r>
        <w:commentRangeEnd w:id="26"/>
        <w:commentRangeEnd w:id="27"/>
        <w:commentRangeEnd w:id="33"/>
        <w:r w:rsidR="00631CF3" w:rsidDel="000F1E33">
          <w:rPr>
            <w:rStyle w:val="CommentReference"/>
          </w:rPr>
          <w:commentReference w:id="33"/>
        </w:r>
        <w:r w:rsidR="00D90A43" w:rsidDel="000F1E33">
          <w:rPr>
            <w:rStyle w:val="CommentReference"/>
          </w:rPr>
          <w:commentReference w:id="26"/>
        </w:r>
        <w:r w:rsidR="00B46572" w:rsidDel="000F1E33">
          <w:rPr>
            <w:rStyle w:val="CommentReference"/>
          </w:rPr>
          <w:commentReference w:id="27"/>
        </w:r>
      </w:del>
      <w:r w:rsidR="00E433D1" w:rsidRPr="00C038C3">
        <w:t>.</w:t>
      </w:r>
      <w:r w:rsidR="00AA46FD" w:rsidRPr="00C038C3">
        <w:t xml:space="preserve"> </w:t>
      </w:r>
      <w:commentRangeEnd w:id="23"/>
      <w:r w:rsidR="00CC3BFC">
        <w:rPr>
          <w:rStyle w:val="CommentReference"/>
        </w:rPr>
        <w:commentReference w:id="23"/>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w:t>
      </w:r>
      <w:r w:rsidR="00B52F87">
        <w:t>critical</w:t>
      </w:r>
      <w:r w:rsidR="00B52F87" w:rsidRPr="00C038C3">
        <w:t xml:space="preserve"> </w:t>
      </w:r>
      <w:r w:rsidR="00EE76B2" w:rsidRPr="00C038C3">
        <w:t xml:space="preserve">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w:t>
      </w:r>
      <w:r w:rsidR="00B52F87">
        <w:t xml:space="preserve">the </w:t>
      </w:r>
      <w:r w:rsidR="00CA79A2" w:rsidRPr="00C038C3">
        <w:t xml:space="preserve">management </w:t>
      </w:r>
      <w:r w:rsidR="00A85C31">
        <w:t xml:space="preserve">of </w:t>
      </w:r>
      <w:r w:rsidR="00F747CB" w:rsidRPr="00C038C3">
        <w:t>marine fish</w:t>
      </w:r>
      <w:r w:rsidR="00A85C31">
        <w:t xml:space="preserve"> and fisheri</w:t>
      </w:r>
      <w:r w:rsidR="00F747CB" w:rsidRPr="00C038C3">
        <w:t>es</w:t>
      </w:r>
      <w:r w:rsidR="0043104C" w:rsidRPr="00C038C3">
        <w:t>.</w:t>
      </w: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34" w:name="_kmo410o1ovwf" w:colFirst="0" w:colLast="0"/>
      <w:bookmarkStart w:id="35" w:name="_v4bo7gucfsoa" w:colFirst="0" w:colLast="0"/>
      <w:bookmarkEnd w:id="34"/>
      <w:bookmarkEnd w:id="35"/>
      <w:r w:rsidRPr="00C038C3">
        <w:rPr>
          <w:b/>
          <w:sz w:val="28"/>
          <w:szCs w:val="28"/>
        </w:rPr>
        <w:lastRenderedPageBreak/>
        <w:t>Introduction</w:t>
      </w:r>
    </w:p>
    <w:p w14:paraId="34171922" w14:textId="4AA10BBE"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03113B">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03113B">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03113B">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03113B">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0392A" w:rsidRPr="00C038C3">
        <w:t>(</w:t>
      </w:r>
      <w:proofErr w:type="spellStart"/>
      <w:r w:rsidR="00E0392A" w:rsidRPr="00C038C3">
        <w:t>Jørgensen</w:t>
      </w:r>
      <w:proofErr w:type="spellEnd"/>
      <w:r w:rsidR="00E0392A" w:rsidRPr="00C038C3">
        <w:t xml:space="preserve"> </w:t>
      </w:r>
      <w:r w:rsidR="00E0392A" w:rsidRPr="00C038C3">
        <w:rPr>
          <w:i/>
          <w:iCs/>
        </w:rPr>
        <w:t>et al.</w:t>
      </w:r>
      <w:r w:rsidR="00E0392A" w:rsidRPr="00C038C3">
        <w:t xml:space="preserve">, 2006; </w:t>
      </w:r>
      <w:proofErr w:type="spellStart"/>
      <w:r w:rsidR="00E0392A" w:rsidRPr="00C038C3">
        <w:t>Mion</w:t>
      </w:r>
      <w:proofErr w:type="spellEnd"/>
      <w:r w:rsidR="00E0392A" w:rsidRPr="00C038C3">
        <w:t xml:space="preserve">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36"/>
      <w:commentRangeStart w:id="37"/>
      <w:commentRangeStart w:id="38"/>
      <w:r w:rsidR="00E0392A" w:rsidRPr="00C038C3">
        <w:fldChar w:fldCharType="begin"/>
      </w:r>
      <w:r w:rsidR="0003113B">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703CF8" w:rsidRPr="00703CF8">
        <w:rPr>
          <w:lang w:val="en-GB"/>
        </w:rPr>
        <w:t>(</w:t>
      </w:r>
      <w:proofErr w:type="spellStart"/>
      <w:r w:rsidR="00703CF8" w:rsidRPr="00703CF8">
        <w:rPr>
          <w:lang w:val="en-GB"/>
        </w:rPr>
        <w:t>Dutil</w:t>
      </w:r>
      <w:proofErr w:type="spellEnd"/>
      <w:r w:rsidR="00703CF8" w:rsidRPr="00703CF8">
        <w:rPr>
          <w:lang w:val="en-GB"/>
        </w:rPr>
        <w:t xml:space="preserve"> and Lambert, 2000; </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b)</w:t>
      </w:r>
      <w:r w:rsidR="00E0392A" w:rsidRPr="00C038C3">
        <w:fldChar w:fldCharType="end"/>
      </w:r>
      <w:commentRangeEnd w:id="36"/>
      <w:r w:rsidR="006C5638" w:rsidRPr="00C038C3">
        <w:rPr>
          <w:rStyle w:val="CommentReference"/>
        </w:rPr>
        <w:commentReference w:id="36"/>
      </w:r>
      <w:commentRangeEnd w:id="37"/>
      <w:r w:rsidR="00194AAA" w:rsidRPr="00C038C3">
        <w:rPr>
          <w:rStyle w:val="CommentReference"/>
        </w:rPr>
        <w:commentReference w:id="37"/>
      </w:r>
      <w:commentRangeEnd w:id="38"/>
      <w:r w:rsidR="000837C5">
        <w:rPr>
          <w:rStyle w:val="CommentReference"/>
        </w:rPr>
        <w:commentReference w:id="38"/>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03113B">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0392A" w:rsidRPr="00C038C3">
        <w:t xml:space="preserve">(Thorson, 2015; </w:t>
      </w:r>
      <w:proofErr w:type="spellStart"/>
      <w:r w:rsidR="00E0392A" w:rsidRPr="00C038C3">
        <w:t>Grüss</w:t>
      </w:r>
      <w:proofErr w:type="spellEnd"/>
      <w:r w:rsidR="00E0392A" w:rsidRPr="00C038C3">
        <w:t xml:space="preserve"> </w:t>
      </w:r>
      <w:r w:rsidR="00E0392A" w:rsidRPr="00C038C3">
        <w:rPr>
          <w:i/>
          <w:iCs/>
        </w:rPr>
        <w:t>et al.</w:t>
      </w:r>
      <w:r w:rsidR="00E0392A" w:rsidRPr="00C038C3">
        <w:t>, 2020)</w:t>
      </w:r>
      <w:r w:rsidR="00E0392A" w:rsidRPr="00C038C3">
        <w:fldChar w:fldCharType="end"/>
      </w:r>
      <w:r w:rsidR="00E0392A" w:rsidRPr="00C038C3">
        <w:t xml:space="preserve">. </w:t>
      </w:r>
    </w:p>
    <w:p w14:paraId="5645EAB0" w14:textId="6A7F9AF5" w:rsidR="00EF7D30" w:rsidRPr="00C038C3" w:rsidRDefault="00DD7764" w:rsidP="00273A21">
      <w:pPr>
        <w:spacing w:line="480" w:lineRule="auto"/>
        <w:ind w:firstLine="284"/>
        <w:contextualSpacing/>
        <w:mirrorIndents/>
        <w:jc w:val="both"/>
      </w:pPr>
      <w:commentRangeStart w:id="39"/>
      <w:commentRangeStart w:id="40"/>
      <w:r>
        <w:t xml:space="preserve">Because </w:t>
      </w:r>
      <w:commentRangeEnd w:id="39"/>
      <w:r w:rsidR="008C1FC7">
        <w:rPr>
          <w:rStyle w:val="CommentReference"/>
        </w:rPr>
        <w:commentReference w:id="39"/>
      </w:r>
      <w:commentRangeEnd w:id="40"/>
      <w:r w:rsidR="00066039">
        <w:rPr>
          <w:rStyle w:val="CommentReference"/>
        </w:rPr>
        <w:commentReference w:id="40"/>
      </w:r>
      <w:r>
        <w:t xml:space="preserve">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03113B">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8C1FC7">
        <w:rPr>
          <w:lang w:val="en-GB"/>
        </w:rPr>
        <w:t xml:space="preserve">(Cardinale and Arrhenius, 2000; </w:t>
      </w:r>
      <w:proofErr w:type="spellStart"/>
      <w:r w:rsidR="008C1FC7" w:rsidRPr="008C1FC7">
        <w:rPr>
          <w:lang w:val="en-GB"/>
        </w:rPr>
        <w:t>Casini</w:t>
      </w:r>
      <w:proofErr w:type="spellEnd"/>
      <w:r w:rsidR="008C1FC7" w:rsidRPr="008C1FC7">
        <w:rPr>
          <w:lang w:val="en-GB"/>
        </w:rPr>
        <w:t xml:space="preserve"> </w:t>
      </w:r>
      <w:r w:rsidR="008C1FC7" w:rsidRPr="008C1FC7">
        <w:rPr>
          <w:i/>
          <w:iCs/>
          <w:lang w:val="en-GB"/>
        </w:rPr>
        <w:t>et al.</w:t>
      </w:r>
      <w:r w:rsidR="008C1FC7" w:rsidRPr="008C1FC7">
        <w:rPr>
          <w:lang w:val="en-GB"/>
        </w:rPr>
        <w:t xml:space="preserve">, 2006; Thorson, 2015; </w:t>
      </w:r>
      <w:proofErr w:type="spellStart"/>
      <w:r w:rsidR="008C1FC7" w:rsidRPr="008C1FC7">
        <w:rPr>
          <w:lang w:val="en-GB"/>
        </w:rPr>
        <w:t>Grüss</w:t>
      </w:r>
      <w:proofErr w:type="spellEnd"/>
      <w:r w:rsidR="008C1FC7" w:rsidRPr="008C1FC7">
        <w:rPr>
          <w:lang w:val="en-GB"/>
        </w:rPr>
        <w:t xml:space="preserve">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03113B">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03113B" w:rsidRPr="00EE7A9A">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3F095D">
        <w:rPr>
          <w:lang w:val="sv-SE"/>
        </w:rPr>
        <w:t>(</w:t>
      </w:r>
      <w:proofErr w:type="spellStart"/>
      <w:r w:rsidR="008C1FC7" w:rsidRPr="003F095D">
        <w:rPr>
          <w:lang w:val="sv-SE"/>
        </w:rPr>
        <w:t>Möllmann</w:t>
      </w:r>
      <w:proofErr w:type="spellEnd"/>
      <w:r w:rsidR="008C1FC7" w:rsidRPr="003F095D">
        <w:rPr>
          <w:lang w:val="sv-SE"/>
        </w:rPr>
        <w:t xml:space="preserve">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w:t>
      </w:r>
      <w:proofErr w:type="spellStart"/>
      <w:r w:rsidR="008C1FC7" w:rsidRPr="003F095D">
        <w:rPr>
          <w:lang w:val="sv-SE"/>
        </w:rPr>
        <w:t>Grüss</w:t>
      </w:r>
      <w:proofErr w:type="spellEnd"/>
      <w:r w:rsidR="008C1FC7" w:rsidRPr="003F095D">
        <w:rPr>
          <w:lang w:val="sv-SE"/>
        </w:rPr>
        <w:t xml:space="preserve">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03113B">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703CF8" w:rsidRPr="00703CF8">
        <w:rPr>
          <w:lang w:val="en-GB"/>
        </w:rPr>
        <w:t>(</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03113B">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AA2AEA" w:rsidRPr="00C038C3">
        <w:t xml:space="preserve">(Diaz, 2001; </w:t>
      </w:r>
      <w:proofErr w:type="spellStart"/>
      <w:r w:rsidR="00AA2AEA" w:rsidRPr="00C038C3">
        <w:t>Breitburg</w:t>
      </w:r>
      <w:proofErr w:type="spellEnd"/>
      <w:r w:rsidR="00AA2AEA" w:rsidRPr="00C038C3">
        <w:t xml:space="preserve">,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commentRangeStart w:id="41"/>
      <w:commentRangeStart w:id="42"/>
      <w:r w:rsidR="00F376B9" w:rsidRPr="00C038C3">
        <w:fldChar w:fldCharType="begin"/>
      </w:r>
      <w:r w:rsidR="0003113B">
        <w:instrText xml:space="preserve"> ADDIN ZOTERO_ITEM CSL_CITATION {"citationID":"beczXuVX","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883B16" w:rsidRPr="00883B16">
        <w:rPr>
          <w:lang w:val="en-GB"/>
        </w:rPr>
        <w:t xml:space="preserve">(Kramer, 1987; Chabot and </w:t>
      </w:r>
      <w:proofErr w:type="spellStart"/>
      <w:r w:rsidR="00883B16" w:rsidRPr="00883B16">
        <w:rPr>
          <w:lang w:val="en-GB"/>
        </w:rPr>
        <w:t>Dutil</w:t>
      </w:r>
      <w:proofErr w:type="spellEnd"/>
      <w:r w:rsidR="00883B16" w:rsidRPr="00883B16">
        <w:rPr>
          <w:lang w:val="en-GB"/>
        </w:rPr>
        <w:t xml:space="preserve">, 1999; </w:t>
      </w:r>
      <w:proofErr w:type="spellStart"/>
      <w:r w:rsidR="00883B16" w:rsidRPr="00883B16">
        <w:rPr>
          <w:lang w:val="en-GB"/>
        </w:rPr>
        <w:t>Claireaux</w:t>
      </w:r>
      <w:proofErr w:type="spellEnd"/>
      <w:r w:rsidR="00883B16" w:rsidRPr="00883B16">
        <w:rPr>
          <w:lang w:val="en-GB"/>
        </w:rPr>
        <w:t xml:space="preserve"> </w:t>
      </w:r>
      <w:r w:rsidR="00883B16" w:rsidRPr="00883B16">
        <w:rPr>
          <w:i/>
          <w:iCs/>
          <w:lang w:val="en-GB"/>
        </w:rPr>
        <w:t>et al.</w:t>
      </w:r>
      <w:r w:rsidR="00883B16" w:rsidRPr="00883B16">
        <w:rPr>
          <w:lang w:val="en-GB"/>
        </w:rPr>
        <w:t xml:space="preserve">, 2000; </w:t>
      </w:r>
      <w:proofErr w:type="spellStart"/>
      <w:r w:rsidR="00883B16" w:rsidRPr="00883B16">
        <w:rPr>
          <w:lang w:val="en-GB"/>
        </w:rPr>
        <w:t>Hrycik</w:t>
      </w:r>
      <w:proofErr w:type="spellEnd"/>
      <w:r w:rsidR="00883B16" w:rsidRPr="00883B16">
        <w:rPr>
          <w:lang w:val="en-GB"/>
        </w:rPr>
        <w:t xml:space="preserve"> </w:t>
      </w:r>
      <w:r w:rsidR="00883B16" w:rsidRPr="00883B16">
        <w:rPr>
          <w:i/>
          <w:iCs/>
          <w:lang w:val="en-GB"/>
        </w:rPr>
        <w:t>et al.</w:t>
      </w:r>
      <w:r w:rsidR="00883B16" w:rsidRPr="00883B16">
        <w:rPr>
          <w:lang w:val="en-GB"/>
        </w:rPr>
        <w:t xml:space="preserve">, 2017; Sampaio </w:t>
      </w:r>
      <w:r w:rsidR="00883B16" w:rsidRPr="00883B16">
        <w:rPr>
          <w:i/>
          <w:iCs/>
          <w:lang w:val="en-GB"/>
        </w:rPr>
        <w:t>et al.</w:t>
      </w:r>
      <w:r w:rsidR="00883B16" w:rsidRPr="00883B16">
        <w:rPr>
          <w:lang w:val="en-GB"/>
        </w:rPr>
        <w:t>, 2021)</w:t>
      </w:r>
      <w:r w:rsidR="00F376B9" w:rsidRPr="00C038C3">
        <w:fldChar w:fldCharType="end"/>
      </w:r>
      <w:commentRangeEnd w:id="41"/>
      <w:r w:rsidR="0015646F">
        <w:rPr>
          <w:rStyle w:val="CommentReference"/>
        </w:rPr>
        <w:commentReference w:id="41"/>
      </w:r>
      <w:commentRangeEnd w:id="42"/>
      <w:r w:rsidR="00883B16">
        <w:rPr>
          <w:rStyle w:val="CommentReference"/>
        </w:rPr>
        <w:commentReference w:id="42"/>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commentRangeStart w:id="43"/>
      <w:r w:rsidR="000E1B08" w:rsidRPr="00C038C3">
        <w:t xml:space="preserve">to </w:t>
      </w:r>
      <w:commentRangeEnd w:id="43"/>
      <w:r w:rsidR="008B1889">
        <w:rPr>
          <w:rStyle w:val="CommentReference"/>
        </w:rPr>
        <w:commentReference w:id="43"/>
      </w:r>
      <w:r w:rsidR="00A52AAC" w:rsidRPr="00C038C3">
        <w:t xml:space="preserve">condition </w:t>
      </w:r>
      <w:r w:rsidR="00A217CD" w:rsidRPr="00C038C3">
        <w:t>in a common framework</w:t>
      </w:r>
      <w:r w:rsidR="0018675F" w:rsidRPr="00C038C3">
        <w:t>.</w:t>
      </w:r>
    </w:p>
    <w:p w14:paraId="1F60AD37" w14:textId="0AC0015A" w:rsidR="00B71EDC" w:rsidRPr="00C038C3" w:rsidRDefault="00785E59" w:rsidP="00552801">
      <w:pPr>
        <w:spacing w:line="480" w:lineRule="auto"/>
        <w:ind w:firstLine="284"/>
        <w:contextualSpacing/>
        <w:mirrorIndents/>
        <w:jc w:val="both"/>
      </w:pPr>
      <w:r>
        <w:lastRenderedPageBreak/>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w:t>
      </w:r>
      <w:r w:rsidR="002B2B8E">
        <w:t xml:space="preserve">fish </w:t>
      </w:r>
      <w:r w:rsidR="00B71EDC" w:rsidRPr="00C038C3">
        <w:t xml:space="preserve">condition </w:t>
      </w:r>
      <w:r w:rsidR="00B71EDC" w:rsidRPr="00C038C3">
        <w:fldChar w:fldCharType="begin"/>
      </w:r>
      <w:r w:rsidR="0003113B">
        <w:instrText xml:space="preserve"> ADDIN ZOTERO_ITEM CSL_CITATION {"citationID":"9IQJYH8I","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B71EDC" w:rsidRPr="00C038C3">
        <w:t xml:space="preserve">(Thorson, 2015; </w:t>
      </w:r>
      <w:proofErr w:type="spellStart"/>
      <w:r w:rsidR="00B71EDC" w:rsidRPr="00C038C3">
        <w:t>Grüss</w:t>
      </w:r>
      <w:proofErr w:type="spellEnd"/>
      <w:r w:rsidR="00B71EDC" w:rsidRPr="00C038C3">
        <w:t xml:space="preserve">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03113B">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03113B">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w:t>
      </w:r>
      <w:commentRangeStart w:id="44"/>
      <w:commentRangeStart w:id="45"/>
      <w:r w:rsidR="00B71EDC" w:rsidRPr="00C038C3">
        <w:t xml:space="preserve">R-packages </w:t>
      </w:r>
      <w:r w:rsidR="00B82244" w:rsidRPr="00C038C3">
        <w:t>‘</w:t>
      </w:r>
      <w:r w:rsidR="00B71EDC" w:rsidRPr="00C038C3">
        <w:t>INLA</w:t>
      </w:r>
      <w:r w:rsidR="00B82244" w:rsidRPr="00C038C3">
        <w:t>’</w:t>
      </w:r>
      <w:r w:rsidR="00BF1964">
        <w:t xml:space="preserve"> </w:t>
      </w:r>
      <w:r w:rsidR="00BF1964">
        <w:fldChar w:fldCharType="begin"/>
      </w:r>
      <w:r w:rsidR="0003113B">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BF1964" w:rsidRPr="00BF1964">
        <w:rPr>
          <w:lang w:val="en-GB"/>
        </w:rPr>
        <w:t xml:space="preserve">(Rue </w:t>
      </w:r>
      <w:r w:rsidR="00BF1964" w:rsidRPr="00BF1964">
        <w:rPr>
          <w:i/>
          <w:iCs/>
          <w:lang w:val="en-GB"/>
        </w:rPr>
        <w:t>et al.</w:t>
      </w:r>
      <w:r w:rsidR="00BF1964" w:rsidRPr="00BF1964">
        <w:rPr>
          <w:lang w:val="en-GB"/>
        </w:rPr>
        <w:t xml:space="preserve">, 2009; Lindgren </w:t>
      </w:r>
      <w:r w:rsidR="00BF1964" w:rsidRPr="00BF1964">
        <w:rPr>
          <w:i/>
          <w:iCs/>
          <w:lang w:val="en-GB"/>
        </w:rPr>
        <w:t>et al.</w:t>
      </w:r>
      <w:r w:rsidR="00BF1964" w:rsidRPr="00BF1964">
        <w:rPr>
          <w:lang w:val="en-GB"/>
        </w:rPr>
        <w:t>, 2011)</w:t>
      </w:r>
      <w:r w:rsidR="00BF1964">
        <w:fldChar w:fldCharType="end"/>
      </w:r>
      <w:commentRangeEnd w:id="44"/>
      <w:r w:rsidR="008D6AA6">
        <w:rPr>
          <w:rStyle w:val="CommentReference"/>
        </w:rPr>
        <w:commentReference w:id="44"/>
      </w:r>
      <w:commentRangeEnd w:id="45"/>
      <w:r w:rsidR="002272CC">
        <w:rPr>
          <w:rStyle w:val="CommentReference"/>
        </w:rPr>
        <w:commentReference w:id="45"/>
      </w:r>
      <w:commentRangeStart w:id="46"/>
      <w:commentRangeStart w:id="47"/>
      <w:commentRangeEnd w:id="46"/>
      <w:commentRangeEnd w:id="47"/>
      <w:r w:rsidR="00821E46">
        <w:rPr>
          <w:rStyle w:val="CommentReference"/>
        </w:rPr>
        <w:commentReference w:id="46"/>
      </w:r>
      <w:r w:rsidR="00B11C2A">
        <w:rPr>
          <w:rStyle w:val="CommentReference"/>
        </w:rPr>
        <w:commentReference w:id="47"/>
      </w:r>
      <w:r w:rsidR="00B71EDC" w:rsidRPr="00C038C3">
        <w:t xml:space="preserve">. In the first such application to body condition, </w:t>
      </w:r>
      <w:r w:rsidR="00617304" w:rsidRPr="00C038C3">
        <w:t xml:space="preserve">Thorson </w:t>
      </w:r>
      <w:r w:rsidR="00B71EDC" w:rsidRPr="00C038C3">
        <w:fldChar w:fldCharType="begin"/>
      </w:r>
      <w:r w:rsidR="0003113B">
        <w:instrText xml:space="preserve"> ADDIN ZOTERO_ITEM CSL_CITATION {"citationID":"9hw69Wlt","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48"/>
      <w:commentRangeStart w:id="49"/>
      <w:r w:rsidR="00B71EDC" w:rsidRPr="00C038C3">
        <w:t xml:space="preserve">explained more variation </w:t>
      </w:r>
      <w:commentRangeEnd w:id="48"/>
      <w:r w:rsidR="00865376" w:rsidRPr="00C038C3">
        <w:rPr>
          <w:rStyle w:val="CommentReference"/>
        </w:rPr>
        <w:commentReference w:id="48"/>
      </w:r>
      <w:commentRangeEnd w:id="49"/>
      <w:r w:rsidR="00EC25BF" w:rsidRPr="00C038C3">
        <w:rPr>
          <w:rStyle w:val="CommentReference"/>
        </w:rPr>
        <w:commentReference w:id="49"/>
      </w:r>
      <w:r w:rsidR="00B71EDC" w:rsidRPr="00C038C3">
        <w:t xml:space="preserve">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494645F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03113B">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983BF3" w:rsidRPr="00C038C3">
        <w:t>(</w:t>
      </w:r>
      <w:proofErr w:type="spellStart"/>
      <w:r w:rsidR="00983BF3" w:rsidRPr="00C038C3">
        <w:t>Reusch</w:t>
      </w:r>
      <w:proofErr w:type="spellEnd"/>
      <w:r w:rsidR="00983BF3" w:rsidRPr="00C038C3">
        <w:t xml:space="preserve"> </w:t>
      </w:r>
      <w:r w:rsidR="00983BF3" w:rsidRPr="00C038C3">
        <w:rPr>
          <w:i/>
          <w:iCs/>
        </w:rPr>
        <w:t>et al.</w:t>
      </w:r>
      <w:r w:rsidR="00983BF3" w:rsidRPr="00C038C3">
        <w:t>, 2018)</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03113B">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631D8" w:rsidRPr="00F631D8">
        <w:rPr>
          <w:lang w:val="en-GB"/>
        </w:rPr>
        <w:t>(</w:t>
      </w:r>
      <w:proofErr w:type="spellStart"/>
      <w:r w:rsidR="00F631D8" w:rsidRPr="00F631D8">
        <w:rPr>
          <w:lang w:val="en-GB"/>
        </w:rPr>
        <w:t>Casini</w:t>
      </w:r>
      <w:proofErr w:type="spellEnd"/>
      <w:r w:rsidR="00F631D8" w:rsidRPr="00F631D8">
        <w:rPr>
          <w:lang w:val="en-GB"/>
        </w:rPr>
        <w:t xml:space="preserve"> </w:t>
      </w:r>
      <w:r w:rsidR="00F631D8" w:rsidRPr="00F631D8">
        <w:rPr>
          <w:i/>
          <w:iCs/>
          <w:lang w:val="en-GB"/>
        </w:rPr>
        <w:t>et al.</w:t>
      </w:r>
      <w:r w:rsidR="00F631D8" w:rsidRPr="00F631D8">
        <w:rPr>
          <w:lang w:val="en-GB"/>
        </w:rPr>
        <w:t xml:space="preserve">, 2016a; </w:t>
      </w:r>
      <w:proofErr w:type="spellStart"/>
      <w:r w:rsidR="00F631D8" w:rsidRPr="00F631D8">
        <w:rPr>
          <w:lang w:val="en-GB"/>
        </w:rPr>
        <w:t>Mion</w:t>
      </w:r>
      <w:proofErr w:type="spellEnd"/>
      <w:r w:rsidR="00F631D8" w:rsidRPr="00F631D8">
        <w:rPr>
          <w:lang w:val="en-GB"/>
        </w:rPr>
        <w:t xml:space="preserve">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50"/>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commentRangeEnd w:id="50"/>
      <w:r w:rsidR="006453E7">
        <w:rPr>
          <w:rStyle w:val="CommentReference"/>
        </w:rPr>
        <w:commentReference w:id="50"/>
      </w:r>
      <w:r w:rsidR="00FE6B82" w:rsidRPr="00C038C3">
        <w:t xml:space="preserve"> </w:t>
      </w:r>
      <w:r w:rsidR="003526FA" w:rsidRPr="00C038C3">
        <w:fldChar w:fldCharType="begin"/>
      </w:r>
      <w:r w:rsidR="0003113B">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51" w:name="_Hlk92971131"/>
      <w:r w:rsidR="00134288">
        <w:t xml:space="preserve">important </w:t>
      </w:r>
      <w:r w:rsidR="00D61D28">
        <w:t xml:space="preserve">benthic </w:t>
      </w:r>
      <w:r w:rsidR="00134288">
        <w:t xml:space="preserve">prey </w:t>
      </w:r>
      <w:bookmarkEnd w:id="51"/>
      <w:r w:rsidR="00134288" w:rsidRPr="003F095D">
        <w:rPr>
          <w:i/>
          <w:iCs/>
        </w:rPr>
        <w:t xml:space="preserve">Saduria </w:t>
      </w:r>
      <w:proofErr w:type="spellStart"/>
      <w:r w:rsidR="00134288" w:rsidRPr="003F095D">
        <w:rPr>
          <w:i/>
          <w:iCs/>
        </w:rPr>
        <w:t>entomon</w:t>
      </w:r>
      <w:proofErr w:type="spellEnd"/>
      <w:r w:rsidR="00285C85">
        <w:t xml:space="preserve"> </w:t>
      </w:r>
      <w:r w:rsidR="00012D11">
        <w:fldChar w:fldCharType="begin"/>
      </w:r>
      <w:r w:rsidR="0003113B">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883B16" w:rsidRPr="00883B16">
        <w:rPr>
          <w:lang w:val="en-GB"/>
        </w:rPr>
        <w:t>(</w:t>
      </w:r>
      <w:proofErr w:type="spellStart"/>
      <w:r w:rsidR="00883B16" w:rsidRPr="00883B16">
        <w:rPr>
          <w:lang w:val="en-GB"/>
        </w:rPr>
        <w:t>Haase</w:t>
      </w:r>
      <w:proofErr w:type="spellEnd"/>
      <w:r w:rsidR="00883B16" w:rsidRPr="00883B16">
        <w:rPr>
          <w:lang w:val="en-GB"/>
        </w:rPr>
        <w:t xml:space="preserve"> </w:t>
      </w:r>
      <w:r w:rsidR="00883B16" w:rsidRPr="00883B16">
        <w:rPr>
          <w:i/>
          <w:iCs/>
          <w:lang w:val="en-GB"/>
        </w:rPr>
        <w:t>et al.</w:t>
      </w:r>
      <w:r w:rsidR="00883B16" w:rsidRPr="00883B16">
        <w:rPr>
          <w:lang w:val="en-GB"/>
        </w:rPr>
        <w:t xml:space="preserve">, 2020; </w:t>
      </w:r>
      <w:proofErr w:type="spellStart"/>
      <w:r w:rsidR="00883B16" w:rsidRPr="00883B16">
        <w:rPr>
          <w:lang w:val="en-GB"/>
        </w:rPr>
        <w:t>Neuenfeldt</w:t>
      </w:r>
      <w:proofErr w:type="spellEnd"/>
      <w:r w:rsidR="00883B16" w:rsidRPr="00883B16">
        <w:rPr>
          <w:lang w:val="en-GB"/>
        </w:rPr>
        <w:t xml:space="preserve"> </w:t>
      </w:r>
      <w:r w:rsidR="00883B16" w:rsidRPr="00883B16">
        <w:rPr>
          <w:i/>
          <w:iCs/>
          <w:lang w:val="en-GB"/>
        </w:rPr>
        <w:t>et al.</w:t>
      </w:r>
      <w:r w:rsidR="00883B16" w:rsidRPr="00883B16">
        <w:rPr>
          <w:lang w:val="en-GB"/>
        </w:rPr>
        <w:t>, 2020)</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lastRenderedPageBreak/>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03113B">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712EB5" w:rsidRPr="00712EB5">
        <w:rPr>
          <w:lang w:val="en-GB"/>
        </w:rPr>
        <w:t xml:space="preserve">(Orio </w:t>
      </w:r>
      <w:r w:rsidR="00712EB5" w:rsidRPr="00712EB5">
        <w:rPr>
          <w:i/>
          <w:iCs/>
          <w:lang w:val="en-GB"/>
        </w:rPr>
        <w:t>et al.</w:t>
      </w:r>
      <w:r w:rsidR="00712EB5" w:rsidRPr="00712EB5">
        <w:rPr>
          <w:lang w:val="en-GB"/>
        </w:rPr>
        <w:t>, 2017)</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03113B">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2A53A6" w:rsidRPr="002A53A6">
        <w:rPr>
          <w:lang w:val="en-GB"/>
        </w:rPr>
        <w:t>(</w:t>
      </w:r>
      <w:proofErr w:type="spellStart"/>
      <w:r w:rsidR="002A53A6" w:rsidRPr="002A53A6">
        <w:rPr>
          <w:lang w:val="en-GB"/>
        </w:rPr>
        <w:t>Casini</w:t>
      </w:r>
      <w:proofErr w:type="spellEnd"/>
      <w:r w:rsidR="002A53A6" w:rsidRPr="002A53A6">
        <w:rPr>
          <w:lang w:val="en-GB"/>
        </w:rPr>
        <w:t xml:space="preserve"> </w:t>
      </w:r>
      <w:r w:rsidR="002A53A6" w:rsidRPr="002A53A6">
        <w:rPr>
          <w:i/>
          <w:iCs/>
          <w:lang w:val="en-GB"/>
        </w:rPr>
        <w:t>et al.</w:t>
      </w:r>
      <w:r w:rsidR="002A53A6" w:rsidRPr="002A53A6">
        <w:rPr>
          <w:lang w:val="en-GB"/>
        </w:rPr>
        <w:t xml:space="preserve">, 2011; </w:t>
      </w:r>
      <w:proofErr w:type="spellStart"/>
      <w:r w:rsidR="002A53A6" w:rsidRPr="002A53A6">
        <w:rPr>
          <w:lang w:val="en-GB"/>
        </w:rPr>
        <w:t>Eero</w:t>
      </w:r>
      <w:proofErr w:type="spellEnd"/>
      <w:r w:rsidR="002A53A6" w:rsidRPr="002A53A6">
        <w:rPr>
          <w:lang w:val="en-GB"/>
        </w:rPr>
        <w:t xml:space="preserve">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52"/>
      <w:commentRangeStart w:id="53"/>
      <w:r w:rsidR="005B4694" w:rsidRPr="00C038C3">
        <w:t xml:space="preserve">anthropogenically induced </w:t>
      </w:r>
      <w:commentRangeEnd w:id="52"/>
      <w:r w:rsidR="00586CB1" w:rsidRPr="00C038C3">
        <w:rPr>
          <w:rStyle w:val="CommentReference"/>
        </w:rPr>
        <w:commentReference w:id="52"/>
      </w:r>
      <w:commentRangeEnd w:id="53"/>
      <w:r w:rsidR="00E017E4" w:rsidRPr="00C038C3">
        <w:rPr>
          <w:rStyle w:val="CommentReference"/>
        </w:rPr>
        <w:commentReference w:id="53"/>
      </w:r>
      <w:r w:rsidR="005B4694" w:rsidRPr="00C038C3">
        <w:t xml:space="preserve">hypoxic area in the world </w:t>
      </w:r>
      <w:r w:rsidR="005B4694" w:rsidRPr="00C038C3">
        <w:fldChar w:fldCharType="begin"/>
      </w:r>
      <w:r w:rsidR="0003113B">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03113B">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054FC6" w:rsidRPr="00C038C3">
        <w:t xml:space="preserve">(Belkin, 2009; </w:t>
      </w:r>
      <w:proofErr w:type="spellStart"/>
      <w:r w:rsidR="00054FC6" w:rsidRPr="00C038C3">
        <w:t>Reusch</w:t>
      </w:r>
      <w:proofErr w:type="spellEnd"/>
      <w:r w:rsidR="00054FC6" w:rsidRPr="00C038C3">
        <w:t xml:space="preserve"> </w:t>
      </w:r>
      <w:r w:rsidR="00054FC6" w:rsidRPr="00C038C3">
        <w:rPr>
          <w:i/>
          <w:iCs/>
        </w:rPr>
        <w:t>et al.</w:t>
      </w:r>
      <w:r w:rsidR="00054FC6" w:rsidRPr="00C038C3">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some combination of</w:t>
      </w:r>
      <w:r w:rsidR="00DD1511">
        <w:t xml:space="preserve"> </w:t>
      </w:r>
      <w:r w:rsidR="001F5EA4">
        <w:t>ecosystem drivers</w:t>
      </w:r>
      <w:r w:rsidR="00750A24">
        <w:t xml:space="preserve"> </w:t>
      </w:r>
      <w:r w:rsidR="000F5D3F">
        <w:fldChar w:fldCharType="begin"/>
      </w:r>
      <w:r w:rsidR="0003113B">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0F5D3F" w:rsidRPr="000F5D3F">
        <w:rPr>
          <w:lang w:val="en-GB"/>
        </w:rPr>
        <w:t>(</w:t>
      </w:r>
      <w:proofErr w:type="spellStart"/>
      <w:r w:rsidR="000F5D3F" w:rsidRPr="000F5D3F">
        <w:rPr>
          <w:lang w:val="en-GB"/>
        </w:rPr>
        <w:t>Casini</w:t>
      </w:r>
      <w:proofErr w:type="spellEnd"/>
      <w:r w:rsidR="000F5D3F" w:rsidRPr="000F5D3F">
        <w:rPr>
          <w:lang w:val="en-GB"/>
        </w:rPr>
        <w:t xml:space="preserve"> </w:t>
      </w:r>
      <w:r w:rsidR="000F5D3F" w:rsidRPr="000F5D3F">
        <w:rPr>
          <w:i/>
          <w:iCs/>
          <w:lang w:val="en-GB"/>
        </w:rPr>
        <w:t>et al.</w:t>
      </w:r>
      <w:r w:rsidR="000F5D3F" w:rsidRPr="000F5D3F">
        <w:rPr>
          <w:lang w:val="en-GB"/>
        </w:rPr>
        <w:t xml:space="preserve">, 2016a, 2021; Orio </w:t>
      </w:r>
      <w:r w:rsidR="000F5D3F" w:rsidRPr="000F5D3F">
        <w:rPr>
          <w:i/>
          <w:iCs/>
          <w:lang w:val="en-GB"/>
        </w:rPr>
        <w:t>et al.</w:t>
      </w:r>
      <w:r w:rsidR="000F5D3F" w:rsidRPr="000F5D3F">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w:t>
      </w:r>
      <w:r w:rsidR="00037CA4" w:rsidRPr="00D0345B">
        <w:t>above-mentioned</w:t>
      </w:r>
      <w:r w:rsidR="00037CA4" w:rsidRPr="00D0345B">
        <w:t xml:space="preserve"> covariates on </w:t>
      </w:r>
      <w:r w:rsidR="00037CA4">
        <w:t xml:space="preserve">cod </w:t>
      </w:r>
      <w:r w:rsidR="00037CA4" w:rsidRPr="00D0345B">
        <w:t xml:space="preserve">condition have not been </w:t>
      </w:r>
      <w:r w:rsidR="00037CA4" w:rsidRPr="00D0345B">
        <w:t>analyzed</w:t>
      </w:r>
      <w:r w:rsidR="00037CA4" w:rsidRPr="00D0345B">
        <w:t xml:space="preserve"> in a common framework.</w:t>
      </w:r>
    </w:p>
    <w:p w14:paraId="02EE5533" w14:textId="27F5FA61"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03113B">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D31640" w:rsidRPr="00D31640">
        <w:rPr>
          <w:lang w:val="en-GB"/>
        </w:rPr>
        <w:t>(</w:t>
      </w:r>
      <w:proofErr w:type="spellStart"/>
      <w:r w:rsidR="00D31640" w:rsidRPr="00D31640">
        <w:rPr>
          <w:lang w:val="en-GB"/>
        </w:rPr>
        <w:t>Casini</w:t>
      </w:r>
      <w:proofErr w:type="spellEnd"/>
      <w:r w:rsidR="00D31640" w:rsidRPr="00D31640">
        <w:rPr>
          <w:lang w:val="en-GB"/>
        </w:rPr>
        <w:t xml:space="preserve">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54"/>
      <w:commentRangeStart w:id="55"/>
      <w:commentRangeStart w:id="56"/>
      <w:r w:rsidRPr="00C038C3">
        <w:rPr>
          <w:b/>
          <w:sz w:val="28"/>
          <w:szCs w:val="28"/>
        </w:rPr>
        <w:t>Materials and methods</w:t>
      </w:r>
      <w:commentRangeEnd w:id="54"/>
      <w:r w:rsidR="00792C83">
        <w:rPr>
          <w:rStyle w:val="CommentReference"/>
        </w:rPr>
        <w:commentReference w:id="54"/>
      </w:r>
      <w:commentRangeEnd w:id="55"/>
      <w:r w:rsidR="00D20309">
        <w:rPr>
          <w:rStyle w:val="CommentReference"/>
        </w:rPr>
        <w:commentReference w:id="55"/>
      </w:r>
      <w:commentRangeEnd w:id="56"/>
      <w:r w:rsidR="00B759F7">
        <w:rPr>
          <w:rStyle w:val="CommentReference"/>
        </w:rPr>
        <w:commentReference w:id="56"/>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100AB323" w:rsidR="000B7658" w:rsidRPr="00545A0E" w:rsidRDefault="000B7658" w:rsidP="00552801">
      <w:pPr>
        <w:spacing w:line="480" w:lineRule="auto"/>
        <w:contextualSpacing/>
        <w:mirrorIndents/>
        <w:jc w:val="both"/>
        <w:rPr>
          <w:u w:val="single"/>
        </w:rPr>
      </w:pPr>
      <w:r w:rsidRPr="00C038C3">
        <w:lastRenderedPageBreak/>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03113B">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03113B">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commentRangeStart w:id="57"/>
      <w:commentRangeStart w:id="58"/>
      <w:r w:rsidR="0060494B">
        <w:t>October</w:t>
      </w:r>
      <w:proofErr w:type="spellEnd"/>
      <w:r w:rsidR="00203803">
        <w:t xml:space="preserve"> to </w:t>
      </w:r>
      <w:proofErr w:type="spellStart"/>
      <w:r w:rsidR="00203803">
        <w:t>mid</w:t>
      </w:r>
      <w:r w:rsidR="00186834">
        <w:t xml:space="preserve"> </w:t>
      </w:r>
      <w:r w:rsidR="0060494B">
        <w:t>December</w:t>
      </w:r>
      <w:commentRangeEnd w:id="57"/>
      <w:proofErr w:type="spellEnd"/>
      <w:r w:rsidR="0060494B">
        <w:rPr>
          <w:rStyle w:val="CommentReference"/>
        </w:rPr>
        <w:commentReference w:id="57"/>
      </w:r>
      <w:commentRangeEnd w:id="58"/>
      <w:r w:rsidR="00203803">
        <w:rPr>
          <w:rStyle w:val="CommentReference"/>
        </w:rPr>
        <w:commentReference w:id="58"/>
      </w:r>
      <w:r w:rsidR="001338D1">
        <w:t>)</w:t>
      </w:r>
      <w:r w:rsidRPr="00C038C3">
        <w:t>, which corresponds to the main growing and feeding season</w:t>
      </w:r>
      <w:r w:rsidR="000E57A2">
        <w:t xml:space="preserve"> of cod</w:t>
      </w:r>
      <w:r w:rsidRPr="00C038C3">
        <w:t xml:space="preserve"> </w:t>
      </w:r>
      <w:r w:rsidRPr="00545A0E">
        <w:fldChar w:fldCharType="begin"/>
      </w:r>
      <w:r w:rsidR="0003113B" w:rsidRPr="00545A0E">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Pr="00545A0E">
        <w:t>(</w:t>
      </w:r>
      <w:proofErr w:type="spellStart"/>
      <w:r w:rsidRPr="00545A0E">
        <w:t>Aro</w:t>
      </w:r>
      <w:proofErr w:type="spellEnd"/>
      <w:r w:rsidRPr="00545A0E">
        <w:t>, 1989)</w:t>
      </w:r>
      <w:r w:rsidRPr="00545A0E">
        <w:fldChar w:fldCharType="end"/>
      </w:r>
      <w:r w:rsidRPr="00545A0E">
        <w:t xml:space="preserve"> and also the quarter in which the Baltic International Acoustic Survey (BIAS) is conducted, meaning sprat and herring </w:t>
      </w:r>
      <w:r w:rsidR="00FB5169" w:rsidRPr="00545A0E">
        <w:t>biomass</w:t>
      </w:r>
      <w:r w:rsidR="00FB5169" w:rsidRPr="00545A0E">
        <w:t xml:space="preserve">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commentRangeStart w:id="59"/>
      <w:r w:rsidRPr="005A1260">
        <w:rPr>
          <w:b/>
          <w:bCs/>
          <w:i/>
        </w:rPr>
        <w:t xml:space="preserve">Estimating spatiotemporal development of body condition </w:t>
      </w:r>
      <w:commentRangeStart w:id="60"/>
      <w:commentRangeStart w:id="61"/>
      <w:r w:rsidRPr="005A1260">
        <w:rPr>
          <w:b/>
          <w:bCs/>
          <w:i/>
        </w:rPr>
        <w:t>and biomass density</w:t>
      </w:r>
      <w:commentRangeEnd w:id="60"/>
      <w:r w:rsidR="00954B61" w:rsidRPr="005A1260">
        <w:rPr>
          <w:rStyle w:val="CommentReference"/>
        </w:rPr>
        <w:commentReference w:id="60"/>
      </w:r>
      <w:commentRangeEnd w:id="61"/>
      <w:r w:rsidR="00B93E7A" w:rsidRPr="005A1260">
        <w:rPr>
          <w:rStyle w:val="CommentReference"/>
        </w:rPr>
        <w:commentReference w:id="61"/>
      </w:r>
      <w:commentRangeEnd w:id="59"/>
      <w:r w:rsidR="00147617" w:rsidRPr="005A1260">
        <w:rPr>
          <w:rStyle w:val="CommentReference"/>
        </w:rPr>
        <w:commentReference w:id="59"/>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4186D61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xml:space="preserve">, and the predicted weight. The </w:t>
      </w:r>
      <w:r w:rsidR="005A1260" w:rsidRPr="005A1260">
        <w:t xml:space="preserve">predicted weight w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estimated in a non-spatial model with all years pooled, </w:t>
      </w:r>
      <w:proofErr w:type="spellStart"/>
      <w:r w:rsidR="005A1260" w:rsidRPr="005A1260">
        <w:t>tro</w:t>
      </w:r>
      <w:proofErr w:type="spellEnd"/>
      <w:r w:rsidR="005A1260" w:rsidRPr="005A1260">
        <w:t xml:space="preserve"> represent the average weight prediction. </w:t>
      </w:r>
      <w:r w:rsidRPr="005A1260">
        <w:t xml:space="preserve">Unlike Fulton’s K, this relative condition </w:t>
      </w:r>
      <w:r w:rsidR="007E004C" w:rsidRPr="005A1260">
        <w:t xml:space="preserve">index </w:t>
      </w:r>
      <w:r w:rsidRPr="005A1260">
        <w:t>does not rely on the assumption that growth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w:commentRangeStart w:id="62"/>
            <w:commentRangeStart w:id="63"/>
            <w:commentRangeEnd w:id="62"/>
            <m:r>
              <m:rPr>
                <m:sty m:val="p"/>
              </m:rPr>
              <w:rPr>
                <w:rStyle w:val="CommentReference"/>
              </w:rPr>
              <w:commentReference w:id="62"/>
            </m:r>
            <w:commentRangeEnd w:id="63"/>
            <m:r>
              <m:rPr>
                <m:sty m:val="p"/>
              </m:rPr>
              <w:rPr>
                <w:rStyle w:val="CommentReference"/>
              </w:rPr>
              <w:commentReference w:id="63"/>
            </m:r>
          </m:e>
          <m:sup>
            <m:r>
              <w:rPr>
                <w:rFonts w:ascii="Cambria Math" w:hAnsi="Cambria Math"/>
              </w:rPr>
              <m:t>b-3</m:t>
            </m:r>
          </m:sup>
        </m:sSup>
      </m:oMath>
      <w:r w:rsidRPr="005A1260">
        <w:t xml:space="preserve"> </w:t>
      </w:r>
      <w:r w:rsidRPr="005A0186">
        <w:fldChar w:fldCharType="begin"/>
      </w:r>
      <w:r w:rsidR="0003113B" w:rsidRPr="005A0186">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Pr="005A0186">
        <w:t>(Le Cren, 1951)</w:t>
      </w:r>
      <w:r w:rsidRPr="005A0186">
        <w:fldChar w:fldCharType="end"/>
      </w:r>
      <w:r w:rsidRPr="005A0186">
        <w:t>.</w:t>
      </w:r>
    </w:p>
    <w:p w14:paraId="272E1BB7" w14:textId="38EA3B0A" w:rsidR="001C370B" w:rsidRPr="00D657E6" w:rsidRDefault="001C370B" w:rsidP="001C370B">
      <w:pPr>
        <w:spacing w:line="480" w:lineRule="auto"/>
        <w:ind w:firstLine="284"/>
        <w:contextualSpacing/>
        <w:mirrorIndents/>
        <w:jc w:val="both"/>
      </w:pPr>
      <w:r w:rsidRPr="005A0186">
        <w:lastRenderedPageBreak/>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5 degrees of freedom) </w:t>
      </w:r>
      <w:r w:rsidRPr="00D657E6">
        <w:t>due to the presence of extreme values:</w:t>
      </w:r>
    </w:p>
    <w:p w14:paraId="2EEA0955" w14:textId="70BE252D" w:rsidR="001C370B" w:rsidRPr="00D657E6" w:rsidRDefault="007501C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7501C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7501C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7501C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7501CC"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7501CC"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7501CC"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2C8B9BB9" w:rsidR="009B7973" w:rsidRPr="00B52110" w:rsidRDefault="001C370B" w:rsidP="00541CB7">
      <w:pPr>
        <w:spacing w:line="480" w:lineRule="auto"/>
        <w:contextualSpacing/>
        <w:mirrorIndents/>
        <w:jc w:val="both"/>
        <w:rPr>
          <w:color w:val="FF0000"/>
        </w:rPr>
      </w:pPr>
      <w:commentRangeStart w:id="64"/>
      <w:commentRangeStart w:id="65"/>
      <w:r w:rsidRPr="00D657E6">
        <w:t xml:space="preserve">where </w:t>
      </w:r>
      <w:commentRangeEnd w:id="64"/>
      <w:r w:rsidR="00B21C58" w:rsidRPr="00D657E6">
        <w:rPr>
          <w:rStyle w:val="CommentReference"/>
        </w:rPr>
        <w:commentReference w:id="64"/>
      </w:r>
      <w:commentRangeEnd w:id="65"/>
      <w:r w:rsidR="0052070F" w:rsidRPr="00D657E6">
        <w:rPr>
          <w:rStyle w:val="CommentReference"/>
        </w:rPr>
        <w:commentReference w:id="65"/>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Pr="00D657E6">
        <w:t xml:space="preserve"> represents the </w:t>
      </w:r>
      <w:r w:rsidR="003F23FC" w:rsidRPr="00D657E6">
        <w:t xml:space="preserve">Le Cren condition factor </w:t>
      </w:r>
      <w:r w:rsidRPr="00D657E6">
        <w:t xml:space="preserve">at space </w:t>
      </w:r>
      <m:oMath>
        <m:r>
          <w:rPr>
            <w:rFonts w:ascii="Cambria Math" w:hAnsi="Cambria Math"/>
          </w:rPr>
          <m:t>s</m:t>
        </m:r>
      </m:oMath>
      <w:r w:rsidRPr="00D657E6">
        <w:t xml:space="preserve"> (a vector of two UTM zone 33 coordinates) and time </w:t>
      </w:r>
      <m:oMath>
        <m:r>
          <w:rPr>
            <w:rFonts w:ascii="Cambria Math" w:hAnsi="Cambria Math"/>
          </w:rPr>
          <m:t>t</m:t>
        </m:r>
      </m:oMath>
      <w:r w:rsidRPr="00D657E6">
        <w:t xml:space="preserve">, </w:t>
      </w:r>
      <m:oMath>
        <m:r>
          <w:rPr>
            <w:rFonts w:ascii="Cambria Math" w:hAnsi="Cambria Math"/>
          </w:rPr>
          <m:t>μ</m:t>
        </m:r>
      </m:oMath>
      <w:r w:rsidRPr="00D657E6">
        <w:t xml:space="preserve"> represents the mean weight</w:t>
      </w:r>
      <w:r w:rsidR="001F2142" w:rsidRPr="00D657E6">
        <w:t>,</w:t>
      </w:r>
      <w:r w:rsidRPr="00D657E6">
        <w:t xml:space="preserve"> and </w:t>
      </w:r>
      <m:oMath>
        <m:r>
          <w:rPr>
            <w:rFonts w:ascii="Cambria Math" w:hAnsi="Cambria Math"/>
          </w:rPr>
          <m:t>ϕ</m:t>
        </m:r>
      </m:oMath>
      <w:r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D657E6">
        <w:t xml:space="preserve"> for subsequent values.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D657E6">
        <w:t xml:space="preserve"> represe</w:t>
      </w:r>
      <w:proofErr w:type="spellStart"/>
      <w:r w:rsidRPr="00D657E6">
        <w:t>nts</w:t>
      </w:r>
      <w:proofErr w:type="spellEnd"/>
      <w:r w:rsidRPr="00D657E6">
        <w:t xml:space="preserve"> a vector of the </w:t>
      </w:r>
      <m:oMath>
        <m:r>
          <w:rPr>
            <w:rFonts w:ascii="Cambria Math" w:hAnsi="Cambria Math"/>
          </w:rPr>
          <m:t>k</m:t>
        </m:r>
      </m:oMath>
      <w:r w:rsidRPr="00D657E6">
        <w:t>-th additional covariate</w:t>
      </w:r>
      <w:r w:rsidR="0052070F" w:rsidRPr="00D657E6">
        <w:t xml:space="preserve"> (biomass densities of flounder and cod, biomass of sprat, herring and </w:t>
      </w:r>
      <w:r w:rsidR="0052070F" w:rsidRPr="00D657E6">
        <w:rPr>
          <w:i/>
        </w:rPr>
        <w:t xml:space="preserve">Saduria </w:t>
      </w:r>
      <w:proofErr w:type="spellStart"/>
      <w:r w:rsidR="0052070F" w:rsidRPr="00D657E6">
        <w:rPr>
          <w:i/>
        </w:rPr>
        <w:t>entomon</w:t>
      </w:r>
      <w:proofErr w:type="spellEnd"/>
      <w:r w:rsidR="0052070F" w:rsidRPr="00D657E6">
        <w:t>, depth, oxygen concentration and temperature)</w:t>
      </w:r>
      <w:r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D657E6">
        <w:t xml:space="preserve"> is its effect. The parameter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D657E6">
        <w:t xml:space="preserve"> </w:t>
      </w:r>
      <w:r w:rsidR="00F70B8E" w:rsidRPr="00D657E6">
        <w:t xml:space="preserve">(Eq. 5) </w:t>
      </w:r>
      <w:r w:rsidRPr="00D657E6">
        <w:t>represent</w:t>
      </w:r>
      <w:r w:rsidR="0046703E" w:rsidRPr="00D657E6">
        <w:t>s</w:t>
      </w:r>
      <w:r w:rsidRPr="00D657E6">
        <w:t xml:space="preserve"> spatial </w:t>
      </w:r>
      <w:r w:rsidR="0046703E" w:rsidRPr="00D657E6">
        <w:t xml:space="preserve">random effects.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46703E" w:rsidRPr="00D657E6">
        <w:t xml:space="preserve"> (Eqns. 6-7) represents </w:t>
      </w:r>
      <w:r w:rsidRPr="00D657E6">
        <w:t>spatiotemporal random effects,</w:t>
      </w:r>
      <w:r w:rsidR="0046703E" w:rsidRPr="00D657E6">
        <w:t xml:space="preserve"> and we assume it </w:t>
      </w:r>
      <w:commentRangeStart w:id="66"/>
      <w:commentRangeStart w:id="67"/>
      <w:r w:rsidR="00541CB7" w:rsidRPr="00D657E6">
        <w:t>follow</w:t>
      </w:r>
      <w:r w:rsidR="0046703E" w:rsidRPr="00D657E6">
        <w:t>s</w:t>
      </w:r>
      <w:r w:rsidR="00541CB7" w:rsidRPr="00D657E6">
        <w:t xml:space="preserve"> a stationary AR1 process</w:t>
      </w:r>
      <w:commentRangeEnd w:id="66"/>
      <w:r w:rsidR="00541CB7" w:rsidRPr="00D657E6">
        <w:rPr>
          <w:rStyle w:val="CommentReference"/>
        </w:rPr>
        <w:commentReference w:id="66"/>
      </w:r>
      <w:commentRangeEnd w:id="67"/>
      <w:r w:rsidR="00A86A3B" w:rsidRPr="00D657E6">
        <w:rPr>
          <w:rStyle w:val="CommentReference"/>
        </w:rPr>
        <w:commentReference w:id="67"/>
      </w:r>
      <w:r w:rsidR="00541CB7" w:rsidRPr="00D657E6">
        <w:t xml:space="preserve">,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Pr="00D657E6">
        <w:t xml:space="preserve">were assumed to be drawn from Gaussian Markov random </w:t>
      </w:r>
      <w:commentRangeStart w:id="68"/>
      <w:r w:rsidRPr="00D657E6">
        <w:t xml:space="preserve">fields </w:t>
      </w:r>
      <w:r w:rsidRPr="00D657E6">
        <w:fldChar w:fldCharType="begin"/>
      </w:r>
      <w:r w:rsidR="0003113B" w:rsidRPr="00D657E6">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Pr="00D657E6">
        <w:fldChar w:fldCharType="separate"/>
      </w:r>
      <w:r w:rsidRPr="00D657E6">
        <w:rPr>
          <w:lang w:val="en-GB"/>
        </w:rPr>
        <w:t xml:space="preserve">(Lindgren </w:t>
      </w:r>
      <w:r w:rsidRPr="00D657E6">
        <w:rPr>
          <w:i/>
          <w:iCs/>
          <w:lang w:val="en-GB"/>
        </w:rPr>
        <w:t>et al.</w:t>
      </w:r>
      <w:r w:rsidRPr="00D657E6">
        <w:rPr>
          <w:lang w:val="en-GB"/>
        </w:rPr>
        <w:t xml:space="preserve">, 2011; </w:t>
      </w:r>
      <w:proofErr w:type="spellStart"/>
      <w:r w:rsidRPr="00D657E6">
        <w:rPr>
          <w:lang w:val="en-GB"/>
        </w:rPr>
        <w:t>Cressie</w:t>
      </w:r>
      <w:proofErr w:type="spellEnd"/>
      <w:r w:rsidRPr="00D657E6">
        <w:rPr>
          <w:lang w:val="en-GB"/>
        </w:rPr>
        <w:t xml:space="preserve"> and </w:t>
      </w:r>
      <w:proofErr w:type="spellStart"/>
      <w:r w:rsidRPr="00D657E6">
        <w:rPr>
          <w:lang w:val="en-GB"/>
        </w:rPr>
        <w:t>Wikle</w:t>
      </w:r>
      <w:proofErr w:type="spellEnd"/>
      <w:r w:rsidRPr="00D657E6">
        <w:rPr>
          <w:lang w:val="en-GB"/>
        </w:rPr>
        <w:t>, 2015)</w:t>
      </w:r>
      <w:r w:rsidRPr="00D657E6">
        <w:fldChar w:fldCharType="end"/>
      </w:r>
      <w:commentRangeEnd w:id="68"/>
      <w:r w:rsidRPr="00D657E6">
        <w:rPr>
          <w:rStyle w:val="CommentReference"/>
        </w:rPr>
        <w:commentReference w:id="68"/>
      </w:r>
      <w:r w:rsidRPr="00D657E6">
        <w:t xml:space="preserve"> </w:t>
      </w:r>
      <w:r w:rsidRPr="00D657E6">
        <w:lastRenderedPageBreak/>
        <w:t xml:space="preserve">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D657E6">
        <w:t xml:space="preserve">) between spatial points </w:t>
      </w:r>
      <m:oMath>
        <m:r>
          <w:rPr>
            <w:rFonts w:ascii="Cambria Math" w:hAnsi="Cambria Math"/>
          </w:rPr>
          <m:t>s</m:t>
        </m:r>
      </m:oMath>
      <w:r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D657E6">
        <w:t xml:space="preserve"> in all random fields is given by a </w:t>
      </w:r>
      <w:commentRangeStart w:id="69"/>
      <w:commentRangeStart w:id="70"/>
      <w:commentRangeStart w:id="71"/>
      <w:r w:rsidRPr="00D657E6">
        <w:t xml:space="preserve">Matérn </w:t>
      </w:r>
      <w:commentRangeEnd w:id="69"/>
      <w:r w:rsidRPr="00D657E6">
        <w:rPr>
          <w:rStyle w:val="CommentReference"/>
        </w:rPr>
        <w:commentReference w:id="69"/>
      </w:r>
      <w:commentRangeEnd w:id="70"/>
      <w:r w:rsidRPr="00D657E6">
        <w:rPr>
          <w:rStyle w:val="CommentReference"/>
        </w:rPr>
        <w:commentReference w:id="70"/>
      </w:r>
      <w:commentRangeEnd w:id="71"/>
      <w:r w:rsidR="00AA6469" w:rsidRPr="00D657E6">
        <w:rPr>
          <w:rStyle w:val="CommentReference"/>
        </w:rPr>
        <w:commentReference w:id="71"/>
      </w:r>
      <w:r w:rsidRPr="00D657E6">
        <w:t>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proofErr w:type="spellStart"/>
      <w:r w:rsidRPr="00C038C3">
        <w:rPr>
          <w:iCs/>
        </w:rPr>
        <w:t>n</w:t>
      </w:r>
      <w:proofErr w:type="spellEnd"/>
      <w:r w:rsidRPr="00C038C3">
        <w:rPr>
          <w:iCs/>
        </w:rPr>
        <w:t xml:space="preserve"> concentration</w:t>
      </w:r>
      <w:r w:rsidR="00486A0B">
        <w:rPr>
          <w:iCs/>
        </w:rPr>
        <w:t xml:space="preserve">. </w:t>
      </w:r>
    </w:p>
    <w:p w14:paraId="5408D144" w14:textId="4E972725"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03113B">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Pr="00CE568A">
        <w:t xml:space="preserve">(Tweedie, 1984; </w:t>
      </w:r>
      <w:proofErr w:type="spellStart"/>
      <w:r w:rsidRPr="00CE568A">
        <w:t>Shono</w:t>
      </w:r>
      <w:proofErr w:type="spellEnd"/>
      <w:r w:rsidRPr="00CE568A">
        <w:t xml:space="preserve">, 2008; Anderson </w:t>
      </w:r>
      <w:r w:rsidRPr="00CE568A">
        <w:rPr>
          <w:i/>
          <w:iCs/>
        </w:rPr>
        <w:t>et al.</w:t>
      </w:r>
      <w:r w:rsidRPr="00CE568A">
        <w:t>, 2019)</w:t>
      </w:r>
      <w:r w:rsidRPr="00CE568A">
        <w:rPr>
          <w:iCs/>
        </w:rPr>
        <w:fldChar w:fldCharType="end"/>
      </w:r>
      <w:r w:rsidRPr="00CE568A">
        <w:rPr>
          <w:iCs/>
        </w:rPr>
        <w:t>:</w:t>
      </w:r>
    </w:p>
    <w:p w14:paraId="7150EDF3" w14:textId="462C383E" w:rsidR="001C370B" w:rsidRPr="00CE568A" w:rsidRDefault="007501CC"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7501CC"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commentRangeStart w:id="72"/>
      <w:commentRangeStart w:id="73"/>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w:t>
      </w:r>
      <w:commentRangeEnd w:id="72"/>
      <w:r w:rsidR="000D3E43">
        <w:rPr>
          <w:rStyle w:val="CommentReference"/>
        </w:rPr>
        <w:commentReference w:id="72"/>
      </w:r>
      <w:commentRangeEnd w:id="73"/>
      <w:r w:rsidR="00B13F64">
        <w:rPr>
          <w:rStyle w:val="CommentReference"/>
        </w:rPr>
        <w:commentReference w:id="73"/>
      </w:r>
      <w:r w:rsidRPr="00C038C3">
        <w:t xml:space="preserve">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w:t>
      </w:r>
      <w:commentRangeStart w:id="74"/>
      <w:commentRangeStart w:id="75"/>
      <w:r w:rsidRPr="00B957E0">
        <w:t>. 5</w:t>
      </w:r>
      <w:r w:rsidR="00C73512">
        <w:t>-7</w:t>
      </w:r>
      <w:r w:rsidR="002356C3" w:rsidRPr="00B957E0">
        <w:t>)</w:t>
      </w:r>
      <w:r w:rsidR="00720F77">
        <w:t>.</w:t>
      </w:r>
      <w:commentRangeEnd w:id="74"/>
      <w:r w:rsidR="00404C03" w:rsidRPr="006F5638">
        <w:rPr>
          <w:rStyle w:val="CommentReference"/>
        </w:rPr>
        <w:commentReference w:id="74"/>
      </w:r>
      <w:commentRangeEnd w:id="75"/>
      <w:r w:rsidR="00FA0ACD" w:rsidRPr="006F5638">
        <w:rPr>
          <w:rStyle w:val="CommentReference"/>
        </w:rPr>
        <w:commentReference w:id="75"/>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5C3CD1D7" w:rsidR="00EC09E7" w:rsidRDefault="000B7658" w:rsidP="00EC09E7">
      <w:pPr>
        <w:spacing w:line="480" w:lineRule="auto"/>
        <w:contextualSpacing/>
        <w:mirrorIndents/>
        <w:jc w:val="both"/>
      </w:pPr>
      <w:commentRangeStart w:id="76"/>
      <w:commentRangeStart w:id="77"/>
      <w:r w:rsidRPr="00C038C3">
        <w:t xml:space="preserve">For both models (condition and </w:t>
      </w:r>
      <w:r w:rsidR="00644C5F" w:rsidRPr="00C038C3">
        <w:t>density</w:t>
      </w:r>
      <w:r w:rsidRPr="00C038C3">
        <w:t xml:space="preserve"> model)</w:t>
      </w:r>
      <w:commentRangeEnd w:id="76"/>
      <w:r w:rsidR="00A81F4B">
        <w:rPr>
          <w:rStyle w:val="CommentReference"/>
        </w:rPr>
        <w:commentReference w:id="76"/>
      </w:r>
      <w:commentRangeEnd w:id="77"/>
      <w:r w:rsidR="00B93E7A">
        <w:rPr>
          <w:rStyle w:val="CommentReference"/>
        </w:rPr>
        <w:commentReference w:id="77"/>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lastRenderedPageBreak/>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03113B">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224E1A" w:rsidRPr="00224E1A">
        <w:rPr>
          <w:lang w:val="en-GB"/>
        </w:rPr>
        <w:t>(</w:t>
      </w:r>
      <w:proofErr w:type="spellStart"/>
      <w:r w:rsidR="00224E1A" w:rsidRPr="00224E1A">
        <w:rPr>
          <w:lang w:val="en-GB"/>
        </w:rPr>
        <w:t>Hüssy</w:t>
      </w:r>
      <w:proofErr w:type="spellEnd"/>
      <w:r w:rsidR="00224E1A" w:rsidRPr="00224E1A">
        <w:rPr>
          <w:lang w:val="en-GB"/>
        </w:rPr>
        <w:t xml:space="preserve"> </w:t>
      </w:r>
      <w:r w:rsidR="00224E1A" w:rsidRPr="00224E1A">
        <w:rPr>
          <w:i/>
          <w:iCs/>
          <w:lang w:val="en-GB"/>
        </w:rPr>
        <w:t>et al.</w:t>
      </w:r>
      <w:r w:rsidR="00224E1A" w:rsidRPr="00224E1A">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w:t>
      </w:r>
      <w:commentRangeStart w:id="78"/>
      <w:r w:rsidR="005C50F1">
        <w:t>mg/m</w:t>
      </w:r>
      <w:r w:rsidR="005C50F1" w:rsidRPr="00161568">
        <w:rPr>
          <w:vertAlign w:val="superscript"/>
        </w:rPr>
        <w:t>2</w:t>
      </w:r>
      <w:commentRangeEnd w:id="78"/>
      <w:r w:rsidR="00EF185A">
        <w:rPr>
          <w:rStyle w:val="CommentReference"/>
        </w:rPr>
        <w:commentReference w:id="78"/>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w:t>
      </w:r>
      <w:commentRangeStart w:id="79"/>
      <w:commentRangeStart w:id="80"/>
      <w:commentRangeEnd w:id="79"/>
      <w:r w:rsidR="00916A2F">
        <w:rPr>
          <w:rStyle w:val="CommentReference"/>
        </w:rPr>
        <w:commentReference w:id="79"/>
      </w:r>
      <w:commentRangeEnd w:id="80"/>
      <w:r w:rsidR="00366912">
        <w:rPr>
          <w:rStyle w:val="CommentReference"/>
        </w:rPr>
        <w:commentReference w:id="80"/>
      </w:r>
      <w:r w:rsidR="009378B1">
        <w:t>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commentRangeStart w:id="81"/>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03113B">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268F8" w:rsidRPr="00C038C3">
        <w:t>(</w:t>
      </w:r>
      <w:proofErr w:type="spellStart"/>
      <w:r w:rsidR="004268F8" w:rsidRPr="00C038C3">
        <w:t>Eilola</w:t>
      </w:r>
      <w:proofErr w:type="spellEnd"/>
      <w:r w:rsidR="004268F8" w:rsidRPr="00C038C3">
        <w:t xml:space="preserve"> </w:t>
      </w:r>
      <w:r w:rsidR="004268F8" w:rsidRPr="00C038C3">
        <w:rPr>
          <w:i/>
          <w:iCs/>
        </w:rPr>
        <w:t>et al.</w:t>
      </w:r>
      <w:r w:rsidR="004268F8" w:rsidRPr="00C038C3">
        <w:t xml:space="preserve">, 2009; </w:t>
      </w:r>
      <w:proofErr w:type="spellStart"/>
      <w:r w:rsidR="004268F8" w:rsidRPr="00C038C3">
        <w:t>Almroth-Rosell</w:t>
      </w:r>
      <w:proofErr w:type="spellEnd"/>
      <w:r w:rsidR="004268F8" w:rsidRPr="00C038C3">
        <w:t xml:space="preserve"> </w:t>
      </w:r>
      <w:r w:rsidR="004268F8" w:rsidRPr="00C038C3">
        <w:rPr>
          <w:i/>
          <w:iCs/>
        </w:rPr>
        <w:t>et al.</w:t>
      </w:r>
      <w:r w:rsidR="004268F8" w:rsidRPr="00C038C3">
        <w:t xml:space="preserve">, 2011; </w:t>
      </w:r>
      <w:proofErr w:type="spellStart"/>
      <w:r w:rsidR="004268F8" w:rsidRPr="00C038C3">
        <w:t>Hordoir</w:t>
      </w:r>
      <w:proofErr w:type="spellEnd"/>
      <w:r w:rsidR="004268F8" w:rsidRPr="00C038C3">
        <w:t xml:space="preserve"> </w:t>
      </w:r>
      <w:r w:rsidR="004268F8" w:rsidRPr="00C038C3">
        <w:rPr>
          <w:i/>
          <w:iCs/>
        </w:rPr>
        <w:t>et al.</w:t>
      </w:r>
      <w:r w:rsidR="004268F8" w:rsidRPr="00C038C3">
        <w:t>, 2019)</w:t>
      </w:r>
      <w:r w:rsidR="004268F8" w:rsidRPr="00C038C3">
        <w:fldChar w:fldCharType="end"/>
      </w:r>
      <w:r w:rsidR="001B0BD0">
        <w:t xml:space="preserve"> and averaged for October</w:t>
      </w:r>
      <w:r w:rsidR="00915C08" w:rsidRPr="00915C08">
        <w:t>–</w:t>
      </w:r>
      <w:r w:rsidR="001B0BD0">
        <w:t>December</w:t>
      </w:r>
      <w:commentRangeEnd w:id="81"/>
      <w:r w:rsidR="00E64A02">
        <w:t xml:space="preserve"> (approximately 14%, 76% and</w:t>
      </w:r>
      <w:r w:rsidR="001B3A12">
        <w:rPr>
          <w:rStyle w:val="CommentReference"/>
        </w:rPr>
        <w:commentReference w:id="81"/>
      </w:r>
      <w:r w:rsidR="00E64A02">
        <w:t xml:space="preserve"> 10% of the 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82"/>
      <w:r w:rsidR="00F2226C" w:rsidRPr="00C038C3">
        <w:t>Fisheries</w:t>
      </w:r>
      <w:commentRangeEnd w:id="82"/>
      <w:r w:rsidR="00481F3B">
        <w:rPr>
          <w:rStyle w:val="CommentReference"/>
        </w:rPr>
        <w:commentReference w:id="82"/>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was</w:t>
      </w:r>
      <w:r w:rsidR="009A6265">
        <w:t xml:space="preserve">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03113B">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A726F" w:rsidRPr="00EA726F">
        <w:rPr>
          <w:lang w:val="en-GB"/>
        </w:rPr>
        <w:t>(</w:t>
      </w:r>
      <w:proofErr w:type="spellStart"/>
      <w:r w:rsidR="00EA726F" w:rsidRPr="00EA726F">
        <w:rPr>
          <w:lang w:val="en-GB"/>
        </w:rPr>
        <w:t>Gogina</w:t>
      </w:r>
      <w:proofErr w:type="spellEnd"/>
      <w:r w:rsidR="00EA726F" w:rsidRPr="00EA726F">
        <w:rPr>
          <w:lang w:val="en-GB"/>
        </w:rPr>
        <w:t xml:space="preserve">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BITS)</w:t>
      </w:r>
      <w:r w:rsidR="000C1B67" w:rsidRPr="00C038C3">
        <w:t>.</w:t>
      </w:r>
      <w:r w:rsidR="00C37CE1" w:rsidRPr="00C038C3">
        <w:t xml:space="preserve"> </w:t>
      </w:r>
      <w:commentRangeStart w:id="83"/>
      <w:commentRangeStart w:id="84"/>
      <w:r w:rsidR="00AF0432">
        <w:t xml:space="preserve">We used predicted densities </w:t>
      </w:r>
      <w:commentRangeEnd w:id="83"/>
      <w:r w:rsidR="002C6650">
        <w:rPr>
          <w:rStyle w:val="CommentReference"/>
        </w:rPr>
        <w:commentReference w:id="83"/>
      </w:r>
      <w:commentRangeEnd w:id="84"/>
      <w:r w:rsidR="00787223">
        <w:rPr>
          <w:rStyle w:val="CommentReference"/>
        </w:rPr>
        <w:commentReference w:id="84"/>
      </w:r>
      <w:r w:rsidR="006C5DB2">
        <w:t>from</w:t>
      </w:r>
      <w:r w:rsidR="004C728D">
        <w:t xml:space="preserve"> </w:t>
      </w:r>
      <w:commentRangeStart w:id="85"/>
      <w:commentRangeStart w:id="86"/>
      <w:r w:rsidR="006C5DB2">
        <w:t>GLMM</w:t>
      </w:r>
      <w:r w:rsidR="00AD1004">
        <w:t>s</w:t>
      </w:r>
      <w:r w:rsidR="006C5DB2">
        <w:t xml:space="preserve"> </w:t>
      </w:r>
      <w:commentRangeEnd w:id="85"/>
      <w:r w:rsidR="002C6650">
        <w:rPr>
          <w:rStyle w:val="CommentReference"/>
        </w:rPr>
        <w:commentReference w:id="85"/>
      </w:r>
      <w:commentRangeEnd w:id="86"/>
      <w:r w:rsidR="00EB499B">
        <w:rPr>
          <w:rStyle w:val="CommentReference"/>
        </w:rPr>
        <w:commentReference w:id="86"/>
      </w:r>
      <w:r w:rsidR="006C5DB2">
        <w:t xml:space="preserve">(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commentRangeStart w:id="87"/>
      <w:commentRangeStart w:id="88"/>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w:t>
      </w:r>
      <w:r w:rsidR="00F046E1">
        <w:lastRenderedPageBreak/>
        <w:t xml:space="preserve">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commentRangeEnd w:id="87"/>
      <w:r w:rsidR="00AD5C88">
        <w:rPr>
          <w:rStyle w:val="CommentReference"/>
        </w:rPr>
        <w:commentReference w:id="87"/>
      </w:r>
      <w:commentRangeEnd w:id="88"/>
      <w:r w:rsidR="004A3ADF">
        <w:rPr>
          <w:rStyle w:val="CommentReference"/>
        </w:rPr>
        <w:commentReference w:id="88"/>
      </w:r>
    </w:p>
    <w:p w14:paraId="36DF89F3" w14:textId="17F3F41E"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03113B">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787223">
        <w:rPr>
          <w:noProof/>
        </w:rPr>
        <w:t>(2015)</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03113B">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787223">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03113B">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commentRangeStart w:id="89"/>
      <w:commentRangeStart w:id="90"/>
      <w:r w:rsidRPr="007A1FF7">
        <w:t>.</w:t>
      </w:r>
      <w:commentRangeEnd w:id="89"/>
      <w:r w:rsidR="00180439" w:rsidRPr="007A1FF7">
        <w:rPr>
          <w:rStyle w:val="CommentReference"/>
        </w:rPr>
        <w:commentReference w:id="89"/>
      </w:r>
      <w:commentRangeEnd w:id="90"/>
      <w:r w:rsidR="00F11F49" w:rsidRPr="007A1FF7">
        <w:rPr>
          <w:rStyle w:val="CommentReference"/>
        </w:rPr>
        <w:commentReference w:id="90"/>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commentRangeStart w:id="91"/>
      <w:commentRangeStart w:id="92"/>
      <w:r w:rsidRPr="00C038C3">
        <w:rPr>
          <w:i/>
        </w:rPr>
        <w:t>Model fitting</w:t>
      </w:r>
      <w:commentRangeEnd w:id="91"/>
      <w:r>
        <w:rPr>
          <w:rStyle w:val="CommentReference"/>
        </w:rPr>
        <w:commentReference w:id="91"/>
      </w:r>
      <w:commentRangeEnd w:id="92"/>
      <w:r>
        <w:rPr>
          <w:rStyle w:val="CommentReference"/>
        </w:rPr>
        <w:commentReference w:id="92"/>
      </w:r>
    </w:p>
    <w:p w14:paraId="741EA46D" w14:textId="721B5B24"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commentRangeStart w:id="93"/>
      <w:commentRangeStart w:id="94"/>
      <w:r>
        <w:t>“</w:t>
      </w:r>
      <w:r w:rsidRPr="00C038C3">
        <w:t xml:space="preserve">predictive process” </w:t>
      </w:r>
      <w:commentRangeEnd w:id="93"/>
      <w:r>
        <w:rPr>
          <w:rStyle w:val="CommentReference"/>
        </w:rPr>
        <w:commentReference w:id="93"/>
      </w:r>
      <w:commentRangeEnd w:id="94"/>
      <w:r>
        <w:rPr>
          <w:rStyle w:val="CommentReference"/>
        </w:rPr>
        <w:commentReference w:id="94"/>
      </w:r>
      <w:r w:rsidRPr="00C038C3">
        <w:t xml:space="preserve">modelling framework </w:t>
      </w:r>
      <w:r w:rsidRPr="00C038C3">
        <w:fldChar w:fldCharType="begin"/>
      </w:r>
      <w:r w:rsidR="0003113B">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03113B">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03113B">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03113B">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Pr="003F095D">
        <w:t xml:space="preserve">(Kristensen </w:t>
      </w:r>
      <w:r w:rsidRPr="003F095D">
        <w:rPr>
          <w:i/>
          <w:iCs/>
        </w:rPr>
        <w:t>et al.</w:t>
      </w:r>
      <w:r w:rsidRPr="003F095D">
        <w:t>, 2016)</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03113B">
        <w:instrText xml:space="preserve"> ADDIN ZOTERO_ITEM CSL_CITATION {"citationID":"qNO8DTTR","properties":{"formattedCitation":"(Anderson {\\i{}et al.}, 2019, 2021, 2022)","plainCitation":"(Anderson et al., 2019, 2021, 2022)","noteIndex":0},"citationItems":[{"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id":2623,"uris":["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citation-key":"andersonSdmTMBSpatiotemporalSpecies2021"}},{"id":3401,"uris":["http://zotero.org/users/6116610/items/F9SSIRUI"],"itemData":{"id":3401,"type":"report","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language":"en","note":"DOI: 10.1101/2022.03.24.485545\nsection: New Results\ntype: article","page":"2022.03.24.485545","publisher":"bioRxiv","source":"bioRxiv","title":"sdmTMB: an R package for fast, flexible, and user-friendly generalized linear mixed effects models with spatial and spatiotemporal random fields","title-short":"sdmTMB","URL":"https://www.biorxiv.org/content/10.1101/2022.03.24.485545v1","author":[{"family":"Anderson","given":"Sean C."},{"family":"Ward","given":"Eric J."},{"family":"English","given":"Philina A."},{"family":"Barnett","given":"Lewis A. K."}],"accessed":{"date-parts":[["2022",3,27]]},"issued":{"date-parts":[["2022",3,27]]},"citation-key":"andersonSdmTMBPackageFast2022"}}],"schema":"https://github.com/citation-style-language/schema/raw/master/csl-citation.json"} </w:instrText>
      </w:r>
      <w:r w:rsidRPr="00C038C3">
        <w:fldChar w:fldCharType="separate"/>
      </w:r>
      <w:r w:rsidR="0003113B" w:rsidRPr="0003113B">
        <w:rPr>
          <w:lang w:val="en-GB"/>
        </w:rPr>
        <w:t xml:space="preserve">(Anderson </w:t>
      </w:r>
      <w:r w:rsidR="0003113B" w:rsidRPr="0003113B">
        <w:rPr>
          <w:i/>
          <w:iCs/>
          <w:lang w:val="en-GB"/>
        </w:rPr>
        <w:t>et al.</w:t>
      </w:r>
      <w:r w:rsidR="0003113B" w:rsidRPr="0003113B">
        <w:rPr>
          <w:lang w:val="en-GB"/>
        </w:rPr>
        <w:t>, 2019, 2021,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lastRenderedPageBreak/>
        <w:t xml:space="preserve">was </w:t>
      </w:r>
      <w:commentRangeStart w:id="95"/>
      <w:commentRangeStart w:id="96"/>
      <w:commentRangeStart w:id="97"/>
      <w:commentRangeStart w:id="98"/>
      <w:r w:rsidRPr="00C038C3">
        <w:t>&lt; 0.0</w:t>
      </w:r>
      <w:r>
        <w:t>1</w:t>
      </w:r>
      <w:r w:rsidRPr="00C038C3">
        <w:t xml:space="preserve"> </w:t>
      </w:r>
      <w:commentRangeEnd w:id="95"/>
      <w:r w:rsidRPr="00C038C3">
        <w:rPr>
          <w:rStyle w:val="CommentReference"/>
        </w:rPr>
        <w:commentReference w:id="95"/>
      </w:r>
      <w:r w:rsidRPr="00C038C3">
        <w:t xml:space="preserve">and </w:t>
      </w:r>
      <w:commentRangeEnd w:id="96"/>
      <w:r>
        <w:rPr>
          <w:rStyle w:val="CommentReference"/>
        </w:rPr>
        <w:commentReference w:id="96"/>
      </w:r>
      <w:commentRangeEnd w:id="97"/>
      <w:r>
        <w:rPr>
          <w:rStyle w:val="CommentReference"/>
        </w:rPr>
        <w:commentReference w:id="97"/>
      </w:r>
      <w:commentRangeEnd w:id="98"/>
      <w:r>
        <w:rPr>
          <w:rStyle w:val="CommentReference"/>
        </w:rPr>
        <w:commentReference w:id="98"/>
      </w:r>
      <w:r w:rsidRPr="00C038C3">
        <w:t xml:space="preserve">that the Hessian matrix was positive-definitiv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03113B">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commentRangeStart w:id="99"/>
      <w:commentRangeStart w:id="100"/>
      <w:commentRangeStart w:id="101"/>
      <w:r w:rsidR="0045757B">
        <w:t>1.11</w:t>
      </w:r>
      <w:r w:rsidR="0082202C" w:rsidRPr="00902826">
        <w:t xml:space="preserve"> </w:t>
      </w:r>
      <w:r w:rsidR="00556E35" w:rsidRPr="00902826">
        <w:t xml:space="preserve">to </w:t>
      </w:r>
      <w:commentRangeEnd w:id="99"/>
      <w:r w:rsidR="0045757B">
        <w:t>0.95</w:t>
      </w:r>
      <w:r w:rsidR="00030B47" w:rsidRPr="00902826">
        <w:t xml:space="preserve"> </w:t>
      </w:r>
      <w:r w:rsidR="00A42DDA" w:rsidRPr="00902826">
        <w:rPr>
          <w:rStyle w:val="CommentReference"/>
        </w:rPr>
        <w:commentReference w:id="99"/>
      </w:r>
      <w:commentRangeEnd w:id="100"/>
      <w:r w:rsidR="00B94947" w:rsidRPr="00902826">
        <w:rPr>
          <w:rStyle w:val="CommentReference"/>
        </w:rPr>
        <w:commentReference w:id="100"/>
      </w:r>
      <w:commentRangeEnd w:id="101"/>
      <w:r w:rsidR="00173D4B">
        <w:rPr>
          <w:rStyle w:val="CommentReference"/>
        </w:rPr>
        <w:commentReference w:id="101"/>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commentRangeStart w:id="102"/>
      <w:commentRangeStart w:id="103"/>
      <w:commentRangeStart w:id="104"/>
      <w:r w:rsidR="00345F06" w:rsidRPr="00902826">
        <w:t>1</w:t>
      </w:r>
      <w:commentRangeEnd w:id="102"/>
      <w:r w:rsidR="008234BF">
        <w:rPr>
          <w:rStyle w:val="CommentReference"/>
        </w:rPr>
        <w:commentReference w:id="102"/>
      </w:r>
      <w:commentRangeEnd w:id="103"/>
      <w:r w:rsidR="00B508C2">
        <w:rPr>
          <w:rStyle w:val="CommentReference"/>
        </w:rPr>
        <w:commentReference w:id="103"/>
      </w:r>
      <w:commentRangeEnd w:id="104"/>
      <w:r w:rsidR="00062355">
        <w:rPr>
          <w:rStyle w:val="CommentReference"/>
        </w:rPr>
        <w:commentReference w:id="104"/>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2A4C35C6" w:rsidR="00191D55" w:rsidRPr="00F5515B" w:rsidRDefault="001B67EF" w:rsidP="005D7A45">
      <w:pPr>
        <w:spacing w:line="480" w:lineRule="auto"/>
        <w:ind w:firstLine="284"/>
        <w:contextualSpacing/>
        <w:mirrorIndents/>
        <w:jc w:val="both"/>
        <w:rPr>
          <w:lang w:val="en-SE"/>
        </w:rPr>
      </w:pPr>
      <w:r w:rsidRPr="00C038C3">
        <w:t>The</w:t>
      </w:r>
      <w:commentRangeStart w:id="105"/>
      <w:r w:rsidRPr="00C038C3">
        <w:t xml:space="preserve"> </w:t>
      </w:r>
      <w:commentRangeEnd w:id="105"/>
      <w:r w:rsidR="007B02F0">
        <w:rPr>
          <w:rStyle w:val="CommentReference"/>
        </w:rPr>
        <w:commentReference w:id="105"/>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commentRangeStart w:id="106"/>
      <w:r w:rsidR="008F6CA7">
        <w:t xml:space="preserve">depth </w:t>
      </w:r>
      <w:commentRangeEnd w:id="106"/>
      <w:r w:rsidR="00A216B6">
        <w:rPr>
          <w:rStyle w:val="CommentReference"/>
        </w:rPr>
        <w:commentReference w:id="106"/>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commentRangeStart w:id="107"/>
      <w:r w:rsidR="00177F2B" w:rsidRPr="00C038C3">
        <w:t xml:space="preserve">condition </w:t>
      </w:r>
      <w:commentRangeEnd w:id="107"/>
      <w:r w:rsidR="00EC2ED7">
        <w:rPr>
          <w:rStyle w:val="CommentReference"/>
        </w:rPr>
        <w:commentReference w:id="107"/>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04FA3">
        <w:t xml:space="preserve"> and</w:t>
      </w:r>
      <w:r w:rsidR="001464DF">
        <w:t xml:space="preserve"> </w:t>
      </w:r>
      <w:r w:rsidR="00C7134E" w:rsidRPr="00C038C3">
        <w:t>flounder</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commentRangeStart w:id="108"/>
      <w:commentRangeStart w:id="109"/>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commentRangeStart w:id="110"/>
      <w:commentRangeStart w:id="111"/>
      <w:commentRangeEnd w:id="110"/>
      <w:r w:rsidR="008B2710">
        <w:rPr>
          <w:rStyle w:val="CommentReference"/>
        </w:rPr>
        <w:commentReference w:id="110"/>
      </w:r>
      <w:commentRangeEnd w:id="111"/>
      <w:r w:rsidR="00062355">
        <w:rPr>
          <w:rStyle w:val="CommentReference"/>
        </w:rPr>
        <w:commentReference w:id="111"/>
      </w:r>
      <w:r w:rsidR="006F610D" w:rsidRPr="00C038C3">
        <w:t>spatiotemporal and spatial variation</w:t>
      </w:r>
      <w:commentRangeEnd w:id="108"/>
      <w:r w:rsidR="00F135DC">
        <w:rPr>
          <w:rStyle w:val="CommentReference"/>
        </w:rPr>
        <w:commentReference w:id="108"/>
      </w:r>
      <w:commentRangeEnd w:id="109"/>
      <w:r w:rsidR="007E5E4D">
        <w:rPr>
          <w:rStyle w:val="CommentReference"/>
        </w:rPr>
        <w:commentReference w:id="109"/>
      </w:r>
      <w:r w:rsidR="00191D55">
        <w:t xml:space="preserve"> (Fig. 3)</w:t>
      </w:r>
      <w:r w:rsidR="006F610D" w:rsidRPr="00C038C3">
        <w:t>.</w:t>
      </w:r>
      <w:commentRangeStart w:id="112"/>
      <w:r w:rsidR="006F610D" w:rsidRPr="00C038C3">
        <w:t xml:space="preserve"> </w:t>
      </w:r>
      <w:commentRangeEnd w:id="112"/>
      <w:r w:rsidR="00256DF1">
        <w:rPr>
          <w:rStyle w:val="CommentReference"/>
        </w:rPr>
        <w:commentReference w:id="112"/>
      </w:r>
      <w:ins w:id="113" w:author="Max Lindmark" w:date="2022-04-06T20:07:00Z">
        <w:r w:rsidR="0099591C">
          <w:t>Using</w:t>
        </w:r>
      </w:ins>
      <w:ins w:id="114" w:author="Max Lindmark" w:date="2022-04-06T20:08:00Z">
        <w:r w:rsidR="00FD34CB">
          <w:t xml:space="preserve"> the approach proposed in </w:t>
        </w:r>
        <w:r w:rsidR="00FD34CB">
          <w:rPr>
            <w:noProof/>
          </w:rPr>
          <w:t>Nakagawa and Schielzeth</w:t>
        </w:r>
      </w:ins>
      <w:ins w:id="115" w:author="Max Lindmark" w:date="2022-04-06T20:07:00Z">
        <w:r w:rsidR="0099591C">
          <w:t xml:space="preserve"> </w:t>
        </w:r>
      </w:ins>
      <w:r w:rsidR="00FD34CB">
        <w:fldChar w:fldCharType="begin"/>
      </w:r>
      <w:r w:rsidR="00FD34CB">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D34CB">
        <w:rPr>
          <w:noProof/>
        </w:rPr>
        <w:t>(2013)</w:t>
      </w:r>
      <w:r w:rsidR="00FD34CB">
        <w:fldChar w:fldCharType="end"/>
      </w:r>
      <w:ins w:id="116" w:author="Max Lindmark" w:date="2022-04-06T20:08:00Z">
        <w:r w:rsidR="00FD34CB">
          <w:t>, we calculated marginal</w:t>
        </w:r>
      </w:ins>
      <m:oMath>
        <m:r>
          <w:ins w:id="117" w:author="Max Lindmark" w:date="2022-04-06T20:08:00Z">
            <w:rPr>
              <w:rFonts w:ascii="Cambria Math" w:hAnsi="Cambria Math"/>
            </w:rPr>
            <m:t xml:space="preserve"> </m:t>
          </w:ins>
        </m:r>
        <m:sSup>
          <m:sSupPr>
            <m:ctrlPr>
              <w:ins w:id="118" w:author="Max Lindmark" w:date="2022-04-06T20:08:00Z">
                <w:rPr>
                  <w:rFonts w:ascii="Cambria Math" w:hAnsi="Cambria Math"/>
                  <w:i/>
                </w:rPr>
              </w:ins>
            </m:ctrlPr>
          </m:sSupPr>
          <m:e>
            <m:r>
              <w:ins w:id="119" w:author="Max Lindmark" w:date="2022-04-06T20:08:00Z">
                <w:rPr>
                  <w:rFonts w:ascii="Cambria Math" w:hAnsi="Cambria Math"/>
                </w:rPr>
                <m:t>R</m:t>
              </w:ins>
            </m:r>
          </m:e>
          <m:sup>
            <m:r>
              <w:ins w:id="120" w:author="Max Lindmark" w:date="2022-04-06T20:08:00Z">
                <w:rPr>
                  <w:rFonts w:ascii="Cambria Math" w:hAnsi="Cambria Math"/>
                </w:rPr>
                <m:t>2</m:t>
              </w:ins>
            </m:r>
          </m:sup>
        </m:sSup>
      </m:oMath>
      <w:ins w:id="121" w:author="Max Lindmark" w:date="2022-04-06T20:08:00Z">
        <w:r w:rsidR="00FD34CB">
          <w:t xml:space="preserve"> for fixed and random </w:t>
        </w:r>
      </w:ins>
      <w:ins w:id="122" w:author="Max Lindmark" w:date="2022-04-06T20:09:00Z">
        <w:r w:rsidR="00F5515B">
          <w:t xml:space="preserve">effects, </w:t>
        </w:r>
        <w:r w:rsidR="00F5515B">
          <w:lastRenderedPageBreak/>
          <w:t>and found that fixed effects h</w:t>
        </w:r>
      </w:ins>
      <w:ins w:id="123" w:author="Max Lindmark" w:date="2022-04-06T20:10:00Z">
        <w:r w:rsidR="00F5515B">
          <w:t xml:space="preserve">ad a marginal </w:t>
        </w:r>
      </w:ins>
      <m:oMath>
        <m:sSup>
          <m:sSupPr>
            <m:ctrlPr>
              <w:ins w:id="124" w:author="Max Lindmark" w:date="2022-04-06T20:10:00Z">
                <w:rPr>
                  <w:rFonts w:ascii="Cambria Math" w:hAnsi="Cambria Math"/>
                  <w:i/>
                </w:rPr>
              </w:ins>
            </m:ctrlPr>
          </m:sSupPr>
          <m:e>
            <m:r>
              <w:ins w:id="125" w:author="Max Lindmark" w:date="2022-04-06T20:10:00Z">
                <w:rPr>
                  <w:rFonts w:ascii="Cambria Math" w:hAnsi="Cambria Math"/>
                </w:rPr>
                <m:t>R</m:t>
              </w:ins>
            </m:r>
          </m:e>
          <m:sup>
            <m:r>
              <w:ins w:id="126" w:author="Max Lindmark" w:date="2022-04-06T20:10:00Z">
                <w:rPr>
                  <w:rFonts w:ascii="Cambria Math" w:hAnsi="Cambria Math"/>
                </w:rPr>
                <m:t>2</m:t>
              </w:ins>
            </m:r>
          </m:sup>
        </m:sSup>
      </m:oMath>
      <w:ins w:id="127" w:author="Max Lindmark" w:date="2022-04-06T20:10:00Z">
        <w:r w:rsidR="00F5515B">
          <w:t xml:space="preserve"> of </w:t>
        </w:r>
        <w:r w:rsidR="00F5515B" w:rsidRPr="00F5515B">
          <w:t>0.039</w:t>
        </w:r>
        <w:r w:rsidR="00F5515B">
          <w:t xml:space="preserve">, while random effects had a marginal </w:t>
        </w:r>
      </w:ins>
      <m:oMath>
        <m:sSup>
          <m:sSupPr>
            <m:ctrlPr>
              <w:ins w:id="128" w:author="Max Lindmark" w:date="2022-04-06T20:10:00Z">
                <w:rPr>
                  <w:rFonts w:ascii="Cambria Math" w:hAnsi="Cambria Math"/>
                  <w:i/>
                </w:rPr>
              </w:ins>
            </m:ctrlPr>
          </m:sSupPr>
          <m:e>
            <m:r>
              <w:ins w:id="129" w:author="Max Lindmark" w:date="2022-04-06T20:10:00Z">
                <w:rPr>
                  <w:rFonts w:ascii="Cambria Math" w:hAnsi="Cambria Math"/>
                </w:rPr>
                <m:t>R</m:t>
              </w:ins>
            </m:r>
          </m:e>
          <m:sup>
            <m:r>
              <w:ins w:id="130" w:author="Max Lindmark" w:date="2022-04-06T20:10:00Z">
                <w:rPr>
                  <w:rFonts w:ascii="Cambria Math" w:hAnsi="Cambria Math"/>
                </w:rPr>
                <m:t>2</m:t>
              </w:ins>
            </m:r>
          </m:sup>
        </m:sSup>
      </m:oMath>
      <w:ins w:id="131" w:author="Max Lindmark" w:date="2022-04-06T20:10:00Z">
        <w:r w:rsidR="00F5515B">
          <w:t xml:space="preserve"> of </w:t>
        </w:r>
      </w:ins>
      <w:ins w:id="132" w:author="Max Lindmark" w:date="2022-04-06T20:11:00Z">
        <w:r w:rsidR="00F5515B" w:rsidRPr="00F5515B">
          <w:t>0.27</w:t>
        </w:r>
        <w:r w:rsidR="00E67DA6">
          <w:t xml:space="preserve"> </w:t>
        </w:r>
        <w:r w:rsidR="00FD115F">
          <w:t>(</w:t>
        </w:r>
        <w:r w:rsidR="00B067D8">
          <w:t xml:space="preserve">of which the time-varying intercepts, spatial random effects and spatiotemporal random effects contributed with </w:t>
        </w:r>
      </w:ins>
      <w:ins w:id="133" w:author="Max Lindmark" w:date="2022-04-06T20:12:00Z">
        <w:r w:rsidR="00B067D8">
          <w:t>0.06, 0.07 and 0.14, respectively</w:t>
        </w:r>
      </w:ins>
      <w:ins w:id="134" w:author="Max Lindmark" w:date="2022-04-06T20:11:00Z">
        <w:r w:rsidR="00FD115F">
          <w:t xml:space="preserve">). </w:t>
        </w:r>
      </w:ins>
      <w:commentRangeStart w:id="135"/>
      <w:commentRangeStart w:id="136"/>
      <w:r w:rsidR="00A502F9" w:rsidRPr="00C038C3">
        <w:t xml:space="preserve">This </w:t>
      </w:r>
      <w:r w:rsidR="00A502F9">
        <w:t xml:space="preserve">suggests </w:t>
      </w:r>
      <w:r w:rsidR="00A502F9" w:rsidRPr="00C038C3">
        <w:t xml:space="preserve">considerable </w:t>
      </w:r>
      <w:r w:rsidR="00A502F9" w:rsidRPr="00C038C3">
        <w:t>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ed by available</w:t>
      </w:r>
      <w:r w:rsidR="00A502F9" w:rsidRPr="00C038C3">
        <w:t xml:space="preserve"> covariates</w:t>
      </w:r>
      <w:r w:rsidR="00A502F9">
        <w:t>.</w:t>
      </w:r>
      <w:commentRangeEnd w:id="135"/>
      <w:r w:rsidR="00A502F9">
        <w:rPr>
          <w:rStyle w:val="CommentReference"/>
        </w:rPr>
        <w:commentReference w:id="135"/>
      </w:r>
      <w:commentRangeEnd w:id="136"/>
      <w:r w:rsidR="00A502F9">
        <w:rPr>
          <w:rStyle w:val="CommentReference"/>
        </w:rPr>
        <w:commentReference w:id="136"/>
      </w:r>
    </w:p>
    <w:p w14:paraId="7D6C2F60" w14:textId="38DA6169" w:rsidR="00C7134E" w:rsidRDefault="00A61375" w:rsidP="005D7A45">
      <w:pPr>
        <w:spacing w:line="480" w:lineRule="auto"/>
        <w:ind w:firstLine="284"/>
        <w:contextualSpacing/>
        <w:mirrorIndents/>
        <w:jc w:val="both"/>
      </w:pPr>
      <w:r>
        <w:t>W</w:t>
      </w:r>
      <w:commentRangeStart w:id="137"/>
      <w:commentRangeStart w:id="138"/>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w:t>
      </w:r>
      <w:r w:rsidR="00C63CEB">
        <w:t xml:space="preserve">condition </w:t>
      </w:r>
      <w:r w:rsidR="0000397F">
        <w:t>model to different parts of the data</w:t>
      </w:r>
      <w:r w:rsidR="002020C6">
        <w:t xml:space="preserve">. The different models where: </w:t>
      </w:r>
      <w:r w:rsidR="0000397F">
        <w:t xml:space="preserve">only </w:t>
      </w:r>
      <w:r w:rsidR="002020C6">
        <w:t xml:space="preserve">cod above 30 cm, 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commentRangeStart w:id="139"/>
      <w:commentRangeStart w:id="140"/>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commentRangeEnd w:id="139"/>
      <w:r w:rsidR="00576743">
        <w:rPr>
          <w:rStyle w:val="CommentReference"/>
        </w:rPr>
        <w:commentReference w:id="139"/>
      </w:r>
      <w:commentRangeEnd w:id="140"/>
      <w:r w:rsidR="002020C6">
        <w:rPr>
          <w:rStyle w:val="CommentReference"/>
        </w:rPr>
        <w:commentReference w:id="140"/>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w:t>
      </w:r>
      <w:commentRangeEnd w:id="137"/>
      <w:r w:rsidR="00D73E63">
        <w:rPr>
          <w:rStyle w:val="CommentReference"/>
        </w:rPr>
        <w:commentReference w:id="137"/>
      </w:r>
      <w:commentRangeEnd w:id="138"/>
      <w:r w:rsidR="00E605E6">
        <w:rPr>
          <w:rStyle w:val="CommentReference"/>
        </w:rPr>
        <w:commentReference w:id="138"/>
      </w:r>
      <w:r w:rsidR="00774060">
        <w:t>However,</w:t>
      </w:r>
      <w:r w:rsidR="008855F3">
        <w:t xml:space="preserve"> the model coefficients </w:t>
      </w:r>
      <w:r w:rsidR="00D0415C">
        <w:t xml:space="preserve">were similar </w:t>
      </w:r>
      <w:r w:rsidR="006264A7">
        <w:t xml:space="preserve">across all models. </w:t>
      </w:r>
    </w:p>
    <w:p w14:paraId="4DB28C82" w14:textId="4857E375" w:rsidR="00235A6C" w:rsidRDefault="00B71DDC" w:rsidP="00552801">
      <w:pPr>
        <w:spacing w:line="480" w:lineRule="auto"/>
        <w:ind w:firstLine="284"/>
        <w:contextualSpacing/>
        <w:mirrorIndents/>
        <w:jc w:val="both"/>
      </w:pPr>
      <w:commentRangeStart w:id="141"/>
      <w:commentRangeStart w:id="142"/>
      <w:r>
        <w:t>The</w:t>
      </w:r>
      <w:commentRangeEnd w:id="141"/>
      <w:r w:rsidR="00705D39">
        <w:rPr>
          <w:rStyle w:val="CommentReference"/>
        </w:rPr>
        <w:commentReference w:id="141"/>
      </w:r>
      <w:commentRangeEnd w:id="142"/>
      <w:r w:rsidR="00062355">
        <w:rPr>
          <w:rStyle w:val="CommentReference"/>
        </w:rPr>
        <w:commentReference w:id="142"/>
      </w:r>
      <w:r>
        <w:t xml:space="preserve"> median depth and oxygen</w:t>
      </w:r>
      <w:r w:rsidR="00C443AE">
        <w:t xml:space="preserve"> experienced by cod</w:t>
      </w:r>
      <w:r>
        <w:t xml:space="preserve"> (depth and oxygen in the environment weighted by the predicted biomass density of cod</w:t>
      </w:r>
      <w:r w:rsidR="00EE1953">
        <w:t xml:space="preserve"> at location</w:t>
      </w:r>
      <w:r w:rsidR="007C3EA5">
        <w:t xml:space="preserve">, 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0E2ACF12" w:rsidR="00FA2041" w:rsidRPr="00C038C3" w:rsidRDefault="00235A6C" w:rsidP="00235A6C">
      <w:pPr>
        <w:spacing w:line="480" w:lineRule="auto"/>
        <w:ind w:firstLine="284"/>
        <w:contextualSpacing/>
        <w:mirrorIndents/>
        <w:jc w:val="both"/>
      </w:pPr>
      <w:r>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commentRangeStart w:id="143"/>
      <w:commentRangeStart w:id="144"/>
      <w:commentRangeStart w:id="145"/>
      <w:commentRangeStart w:id="146"/>
      <w:commentRangeStart w:id="147"/>
      <w:r w:rsidR="00B31670" w:rsidRPr="00C038C3">
        <w:t>increase</w:t>
      </w:r>
      <w:r w:rsidR="00CA513C">
        <w:t>d</w:t>
      </w:r>
      <w:r w:rsidR="00B31670" w:rsidRPr="00C038C3">
        <w:t xml:space="preserve"> by </w:t>
      </w:r>
      <w:r w:rsidR="004B5771" w:rsidRPr="00C038C3">
        <w:t>0.</w:t>
      </w:r>
      <w:r w:rsidR="00992C49">
        <w:t>3</w:t>
      </w:r>
      <w:r w:rsidR="00FB77A5">
        <w:t>5</w:t>
      </w:r>
      <w:r w:rsidR="00B31670" w:rsidRPr="00C038C3">
        <w:t>%</w:t>
      </w:r>
      <w:commentRangeEnd w:id="143"/>
      <w:r w:rsidR="00150557" w:rsidRPr="00C038C3">
        <w:rPr>
          <w:rStyle w:val="CommentReference"/>
        </w:rPr>
        <w:commentReference w:id="143"/>
      </w:r>
      <w:commentRangeEnd w:id="144"/>
      <w:r w:rsidR="00D649B9" w:rsidRPr="00C038C3">
        <w:rPr>
          <w:rStyle w:val="CommentReference"/>
        </w:rPr>
        <w:commentReference w:id="144"/>
      </w:r>
      <w:commentRangeEnd w:id="145"/>
      <w:r w:rsidR="00770039">
        <w:rPr>
          <w:rStyle w:val="CommentReference"/>
        </w:rPr>
        <w:commentReference w:id="145"/>
      </w:r>
      <w:commentRangeEnd w:id="146"/>
      <w:r w:rsidR="00F35F9F">
        <w:rPr>
          <w:rStyle w:val="CommentReference"/>
        </w:rPr>
        <w:commentReference w:id="146"/>
      </w:r>
      <w:commentRangeEnd w:id="147"/>
      <w:r w:rsidR="002445D2">
        <w:rPr>
          <w:rStyle w:val="CommentReference"/>
        </w:rPr>
        <w:commentReference w:id="147"/>
      </w:r>
      <w:r w:rsidR="00B31670" w:rsidRPr="00C038C3">
        <w:t xml:space="preserve">. </w:t>
      </w:r>
      <w:r w:rsidR="00D2662D" w:rsidRPr="00C038C3">
        <w:t xml:space="preserve">As a comparison, </w:t>
      </w:r>
      <w:r w:rsidR="00D2662D" w:rsidRPr="009F65F5">
        <w:t>t</w:t>
      </w:r>
      <w:r w:rsidR="007A6A37" w:rsidRPr="009F65F5">
        <w:t xml:space="preserve">he average oxygen concentration </w:t>
      </w:r>
      <w:r w:rsidR="000332F2" w:rsidRPr="009F65F5">
        <w:t xml:space="preserve">in the </w:t>
      </w:r>
      <w:r w:rsidR="00FA3485" w:rsidRPr="009F65F5">
        <w:t xml:space="preserve">environment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Pr="009F65F5">
        <w:t>.</w:t>
      </w:r>
      <w:r w:rsidR="00766A76" w:rsidRPr="009F65F5">
        <w:t xml:space="preserve"> </w:t>
      </w:r>
      <w:r w:rsidR="00706D01" w:rsidRPr="00935135">
        <w:t xml:space="preserve">Moreover, </w:t>
      </w:r>
      <w:r w:rsidR="001F58A4" w:rsidRPr="009F65F5">
        <w:t xml:space="preserve">oxygen trends vary in space </w:t>
      </w:r>
      <w:r w:rsidR="00E93EA3" w:rsidRPr="009F65F5">
        <w:t>whereas</w:t>
      </w:r>
      <w:r w:rsidR="001F58A4" w:rsidRPr="009F65F5">
        <w:t xml:space="preserve"> condition declined everywhere</w:t>
      </w:r>
      <w:r w:rsidR="00BB3FA4" w:rsidRPr="009F65F5">
        <w:t xml:space="preserve"> </w:t>
      </w:r>
      <w:r w:rsidR="00567BE1" w:rsidRPr="009F65F5">
        <w:t>(</w:t>
      </w:r>
      <w:r w:rsidR="002C7FAA" w:rsidRPr="009F65F5">
        <w:rPr>
          <w:i/>
          <w:iCs/>
          <w:color w:val="000000" w:themeColor="text1"/>
        </w:rPr>
        <w:t>SI Appendix</w:t>
      </w:r>
      <w:r w:rsidR="002C7FAA" w:rsidRPr="009F65F5">
        <w:rPr>
          <w:color w:val="000000" w:themeColor="text1"/>
        </w:rPr>
        <w:t>, Fig. S</w:t>
      </w:r>
      <w:r w:rsidR="00215BDE" w:rsidRPr="009F65F5">
        <w:rPr>
          <w:color w:val="000000" w:themeColor="text1"/>
        </w:rPr>
        <w:t>9</w:t>
      </w:r>
      <w:r w:rsidR="00E839A0" w:rsidRPr="009F65F5">
        <w:rPr>
          <w:color w:val="000000" w:themeColor="text1"/>
        </w:rPr>
        <w:t>, S</w:t>
      </w:r>
      <w:r w:rsidR="005C5437" w:rsidRPr="009F65F5">
        <w:rPr>
          <w:color w:val="000000" w:themeColor="text1"/>
        </w:rPr>
        <w:t>1</w:t>
      </w:r>
      <w:r w:rsidR="00D172FD" w:rsidRPr="009F65F5">
        <w:rPr>
          <w:color w:val="000000" w:themeColor="text1"/>
        </w:rPr>
        <w:t>9-S20</w:t>
      </w:r>
      <w:r w:rsidR="00567BE1" w:rsidRPr="009F65F5">
        <w:rPr>
          <w:color w:val="000000" w:themeColor="text1"/>
        </w:rPr>
        <w:t>)</w:t>
      </w:r>
      <w:r w:rsidR="001F58A4" w:rsidRPr="009F65F5">
        <w:t>.</w:t>
      </w:r>
      <w:commentRangeStart w:id="148"/>
      <w:r w:rsidR="001F58A4" w:rsidRPr="009F65F5">
        <w:t xml:space="preserve"> </w:t>
      </w:r>
      <w:commentRangeEnd w:id="148"/>
      <w:r w:rsidR="005934F0" w:rsidRPr="009F65F5">
        <w:rPr>
          <w:rStyle w:val="CommentReference"/>
        </w:rPr>
        <w:commentReference w:id="148"/>
      </w:r>
    </w:p>
    <w:p w14:paraId="71A8F53A" w14:textId="77777777" w:rsidR="00522AFD" w:rsidRPr="00C038C3" w:rsidRDefault="00522AFD" w:rsidP="00522AFD">
      <w:pPr>
        <w:pStyle w:val="Heading1"/>
        <w:keepNext w:val="0"/>
        <w:keepLines w:val="0"/>
        <w:spacing w:before="0" w:after="0" w:line="480" w:lineRule="auto"/>
        <w:contextualSpacing/>
        <w:mirrorIndents/>
        <w:jc w:val="both"/>
        <w:rPr>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Discussion</w:t>
      </w:r>
    </w:p>
    <w:p w14:paraId="4D9CACC6" w14:textId="42C4C367"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previous</w:t>
      </w:r>
      <w:r w:rsidR="009F65F5">
        <w:t xml:space="preserve">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commentRangeStart w:id="149"/>
      <w:commentRangeStart w:id="150"/>
      <w:commentRangeStart w:id="151"/>
      <w:r w:rsidR="00B272AD">
        <w:t>spatially explicit</w:t>
      </w:r>
      <w:r w:rsidR="00AA3680" w:rsidRPr="00C038C3">
        <w:t xml:space="preserve"> </w:t>
      </w:r>
      <w:commentRangeEnd w:id="149"/>
      <w:r w:rsidR="00211EEF">
        <w:rPr>
          <w:rStyle w:val="CommentReference"/>
        </w:rPr>
        <w:commentReference w:id="149"/>
      </w:r>
      <w:commentRangeEnd w:id="150"/>
      <w:r w:rsidR="00EF7592">
        <w:rPr>
          <w:rStyle w:val="CommentReference"/>
        </w:rPr>
        <w:commentReference w:id="150"/>
      </w:r>
      <w:commentRangeEnd w:id="151"/>
      <w:r w:rsidR="00F722DB">
        <w:rPr>
          <w:rStyle w:val="CommentReference"/>
        </w:rPr>
        <w:commentReference w:id="151"/>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proofErr w:type="gramStart"/>
      <w:r w:rsidR="004A405B">
        <w:t xml:space="preserve">the majority </w:t>
      </w:r>
      <w:r w:rsidR="0004344F">
        <w:t>of</w:t>
      </w:r>
      <w:proofErr w:type="gramEnd"/>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commentRangeStart w:id="152"/>
      <w:commentRangeStart w:id="153"/>
      <w:r w:rsidR="00264C08" w:rsidRPr="00C038C3">
        <w:t>l</w:t>
      </w:r>
      <w:r w:rsidR="004A1AFB">
        <w:t>atent</w:t>
      </w:r>
      <w:r w:rsidR="00264C08" w:rsidRPr="00C038C3">
        <w:t xml:space="preserve"> </w:t>
      </w:r>
      <w:commentRangeEnd w:id="152"/>
      <w:r w:rsidR="00944E49">
        <w:rPr>
          <w:rStyle w:val="CommentReference"/>
        </w:rPr>
        <w:commentReference w:id="152"/>
      </w:r>
      <w:commentRangeEnd w:id="153"/>
      <w:r w:rsidR="00826ABB">
        <w:rPr>
          <w:rStyle w:val="CommentReference"/>
        </w:rPr>
        <w:commentReference w:id="153"/>
      </w:r>
      <w:r w:rsidR="00264C08" w:rsidRPr="00C038C3">
        <w:t xml:space="preserve">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30DF823B" w14:textId="18D4E975"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03113B">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926578" w:rsidRPr="00C038C3">
        <w:t xml:space="preserve">(Limburg and </w:t>
      </w:r>
      <w:proofErr w:type="spellStart"/>
      <w:r w:rsidR="00926578" w:rsidRPr="00C038C3">
        <w:t>Casini</w:t>
      </w:r>
      <w:proofErr w:type="spellEnd"/>
      <w:r w:rsidR="00926578" w:rsidRPr="00C038C3">
        <w:t>,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13B">
        <w:instrText xml:space="preserve"> ADDIN ZOTERO_ITEM CSL_CITATION {"citationID":"atpNmSQH","properties":{"formattedCitation":"(Neuenfeldt {\\i{}et al.}, 2020; Orio {\\i{}et al.}, 2020)","plainCitation":"(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AC3D0E" w:rsidRPr="00AC3D0E">
        <w:rPr>
          <w:lang w:val="en-GB"/>
        </w:rPr>
        <w:t>(</w:t>
      </w:r>
      <w:proofErr w:type="spellStart"/>
      <w:r w:rsidR="00AC3D0E" w:rsidRPr="00AC3D0E">
        <w:rPr>
          <w:lang w:val="en-GB"/>
        </w:rPr>
        <w:t>Neuenfeldt</w:t>
      </w:r>
      <w:proofErr w:type="spellEnd"/>
      <w:r w:rsidR="00AC3D0E" w:rsidRPr="00AC3D0E">
        <w:rPr>
          <w:lang w:val="en-GB"/>
        </w:rPr>
        <w:t xml:space="preserve">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03113B">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C91CE2" w:rsidRPr="00C038C3">
        <w:t xml:space="preserve">(Chabot and </w:t>
      </w:r>
      <w:proofErr w:type="spellStart"/>
      <w:r w:rsidR="00C91CE2" w:rsidRPr="00C038C3">
        <w:t>Dutil</w:t>
      </w:r>
      <w:proofErr w:type="spellEnd"/>
      <w:r w:rsidR="00C91CE2" w:rsidRPr="00C038C3">
        <w:t>,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w:t>
      </w:r>
      <w:commentRangeStart w:id="154"/>
      <w:commentRangeStart w:id="155"/>
      <w:r w:rsidR="003A6E5B" w:rsidRPr="00C038C3">
        <w:t>at around 6</w:t>
      </w:r>
      <w:r w:rsidR="00B46B72">
        <w:t>.</w:t>
      </w:r>
      <w:r w:rsidR="00BA246A">
        <w:t>3</w:t>
      </w:r>
      <w:r w:rsidR="003A6E5B" w:rsidRPr="00C038C3">
        <w:t xml:space="preserve"> ml/</w:t>
      </w:r>
      <w:r w:rsidR="00F10AF2" w:rsidRPr="00C038C3">
        <w:t>L</w:t>
      </w:r>
      <w:r w:rsidR="00492297" w:rsidRPr="00C038C3">
        <w:t xml:space="preserve"> </w:t>
      </w:r>
      <w:commentRangeEnd w:id="154"/>
      <w:r w:rsidR="00386734">
        <w:rPr>
          <w:rStyle w:val="CommentReference"/>
        </w:rPr>
        <w:commentReference w:id="154"/>
      </w:r>
      <w:commentRangeEnd w:id="155"/>
      <w:r w:rsidR="007E5E4D">
        <w:rPr>
          <w:rStyle w:val="CommentReference"/>
        </w:rPr>
        <w:commentReference w:id="155"/>
      </w:r>
      <w:r w:rsidR="00492297" w:rsidRPr="00C038C3">
        <w:t>on average</w:t>
      </w:r>
      <w:r w:rsidR="00EF46AF" w:rsidRPr="00C038C3">
        <w:t xml:space="preserve"> </w:t>
      </w:r>
      <w:commentRangeStart w:id="156"/>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commentRangeEnd w:id="156"/>
      <w:r w:rsidR="00935135">
        <w:rPr>
          <w:rStyle w:val="CommentReference"/>
        </w:rPr>
        <w:commentReference w:id="156"/>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B11A2C" w:rsidRPr="00C038C3">
        <w:t>.</w:t>
      </w:r>
      <w:r w:rsidR="00933FA7">
        <w:t xml:space="preserve"> In </w:t>
      </w:r>
      <w:r w:rsidR="00811D5B">
        <w:t>subdivision</w:t>
      </w:r>
      <w:r w:rsidR="00933FA7">
        <w:t xml:space="preserve"> 25 we estimate it to be </w:t>
      </w:r>
      <w:r w:rsidR="001E5EA3">
        <w:t xml:space="preserve">around </w:t>
      </w:r>
      <w:r w:rsidR="0001031E">
        <w:t>6</w:t>
      </w:r>
      <w:r w:rsidR="001E5EA3">
        <w:t>.</w:t>
      </w:r>
      <w:r w:rsidR="0001031E">
        <w:t>5</w:t>
      </w:r>
      <w:r w:rsidR="00F539DA">
        <w:t xml:space="preserve"> (</w:t>
      </w:r>
      <w:r w:rsidR="00B108B0" w:rsidRPr="00C038C3">
        <w:rPr>
          <w:i/>
          <w:iCs/>
        </w:rPr>
        <w:t>SI Appendix</w:t>
      </w:r>
      <w:r w:rsidR="00026788">
        <w:rPr>
          <w:i/>
          <w:iCs/>
        </w:rPr>
        <w:t>,</w:t>
      </w:r>
      <w:r w:rsidR="00B108B0">
        <w:t xml:space="preserve"> </w:t>
      </w:r>
      <w:r w:rsidR="00F539DA">
        <w:t>Fig. S</w:t>
      </w:r>
      <w:r w:rsidR="0001031E">
        <w:t>19</w:t>
      </w:r>
      <w:r w:rsidR="00F539DA">
        <w:t>)</w:t>
      </w:r>
      <w:r w:rsidR="003519C4">
        <w:t xml:space="preserve">. </w:t>
      </w:r>
      <w:r w:rsidR="00B11A2C" w:rsidRPr="00C038C3">
        <w:t xml:space="preserve">This is </w:t>
      </w:r>
      <w:r w:rsidR="00764658" w:rsidRPr="00C038C3">
        <w:t xml:space="preserve">higher than </w:t>
      </w:r>
      <w:r w:rsidR="009F56F7" w:rsidRPr="00C038C3">
        <w:t xml:space="preserve">recent </w:t>
      </w:r>
      <w:r w:rsidR="00DD5C9F" w:rsidRPr="00C038C3">
        <w:t>estimate</w:t>
      </w:r>
      <w:r w:rsidR="00C7012C">
        <w:t>s</w:t>
      </w:r>
      <w:r w:rsidR="00DD5C9F" w:rsidRPr="00C038C3">
        <w:t xml:space="preserve"> of </w:t>
      </w:r>
      <w:r w:rsidR="00055B48">
        <w:t>4</w:t>
      </w:r>
      <w:r w:rsidR="00234F00">
        <w:t>–</w:t>
      </w:r>
      <w:r w:rsidR="00064612">
        <w:t>4.5</w:t>
      </w:r>
      <w:r w:rsidR="00B405D6">
        <w:t xml:space="preserve"> </w:t>
      </w:r>
      <w:r w:rsidR="00A339F0" w:rsidRPr="00C038C3">
        <w:t>ml/L</w:t>
      </w:r>
      <w:r w:rsidR="00D055A3" w:rsidRPr="00C038C3">
        <w:t xml:space="preserve"> as </w:t>
      </w:r>
      <w:r w:rsidR="00634284">
        <w:t xml:space="preserve">an </w:t>
      </w:r>
      <w:r w:rsidR="00D055A3" w:rsidRPr="00C038C3">
        <w:t>average oxygen concentration</w:t>
      </w:r>
      <w:r w:rsidR="00634284">
        <w:t xml:space="preserve"> </w:t>
      </w:r>
      <w:r w:rsidR="00634704">
        <w:t xml:space="preserve">based on oxygen </w:t>
      </w:r>
      <w:r w:rsidR="00705232">
        <w:t>levels at the mean depth</w:t>
      </w:r>
      <w:r w:rsidR="00975DB7">
        <w:t xml:space="preserve"> of the cod population</w:t>
      </w:r>
      <w:r w:rsidR="00634284">
        <w:t xml:space="preserve"> </w:t>
      </w:r>
      <w:r w:rsidR="00634284" w:rsidRPr="00C038C3">
        <w:t xml:space="preserve">in </w:t>
      </w:r>
      <w:r w:rsidR="00634284">
        <w:t xml:space="preserve">the </w:t>
      </w:r>
      <w:r w:rsidR="00634284" w:rsidRPr="00C038C3">
        <w:t>recent years</w:t>
      </w:r>
      <w:r w:rsidR="00AB395D" w:rsidRPr="00C038C3">
        <w:t xml:space="preserve"> </w:t>
      </w:r>
      <w:r w:rsidR="00B62348" w:rsidRPr="00C038C3">
        <w:fldChar w:fldCharType="begin"/>
      </w:r>
      <w:r w:rsidR="0003113B">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B62348" w:rsidRPr="00C038C3">
        <w:fldChar w:fldCharType="separate"/>
      </w:r>
      <w:r w:rsidR="00B62348" w:rsidRPr="00C038C3">
        <w:t xml:space="preserve">(Brander, 2020; </w:t>
      </w:r>
      <w:proofErr w:type="spellStart"/>
      <w:r w:rsidR="00B62348" w:rsidRPr="00C038C3">
        <w:t>Casini</w:t>
      </w:r>
      <w:proofErr w:type="spellEnd"/>
      <w:r w:rsidR="00B62348" w:rsidRPr="00C038C3">
        <w:t xml:space="preserve"> </w:t>
      </w:r>
      <w:r w:rsidR="00B62348" w:rsidRPr="00C038C3">
        <w:rPr>
          <w:i/>
          <w:iCs/>
        </w:rPr>
        <w:t>et al.</w:t>
      </w:r>
      <w:r w:rsidR="00B62348" w:rsidRPr="00C038C3">
        <w:t>, 2021)</w:t>
      </w:r>
      <w:r w:rsidR="00B62348" w:rsidRPr="00C038C3">
        <w:fldChar w:fldCharType="end"/>
      </w:r>
      <w:r w:rsidR="00872E58" w:rsidRPr="00C038C3">
        <w:t xml:space="preserve">. </w:t>
      </w:r>
      <w:r w:rsidR="00AD532D" w:rsidRPr="00C038C3">
        <w:t xml:space="preserve">The difference </w:t>
      </w:r>
      <w:r w:rsidR="006355E5" w:rsidRPr="00C038C3">
        <w:t xml:space="preserve">in </w:t>
      </w:r>
      <w:r w:rsidR="00D52F40" w:rsidRPr="00D52F40">
        <w:t xml:space="preserve">our estimate compared to previous studies are </w:t>
      </w:r>
      <w:r w:rsidR="00D52F40">
        <w:t xml:space="preserve">because </w:t>
      </w:r>
      <w:r w:rsidR="00D52F40" w:rsidRPr="00D52F40">
        <w:t>we use</w:t>
      </w:r>
      <w:r w:rsidR="00746818" w:rsidRPr="00C038C3">
        <w:t xml:space="preserve"> oxygen concentration from the ocean model NEMO-Nordic-SCOBI</w:t>
      </w:r>
      <w:r w:rsidR="00710523">
        <w:t xml:space="preserve"> </w:t>
      </w:r>
      <w:r w:rsidR="003D0AD9" w:rsidRPr="003D0AD9">
        <w:t>which is sea bottom oxygen</w:t>
      </w:r>
      <w:r w:rsidR="0006612B">
        <w:t xml:space="preserve">, and </w:t>
      </w:r>
      <w:r w:rsidR="007E6CEF" w:rsidRPr="007E6CEF">
        <w:t>instead of calculating average oxygen at the mean depth of cod, we weight the oxygen in the environment</w:t>
      </w:r>
      <w:r w:rsidR="00C35CBD">
        <w:t xml:space="preserve"> </w:t>
      </w:r>
      <w:r w:rsidR="00710523">
        <w:t xml:space="preserve">by </w:t>
      </w:r>
      <w:r w:rsidR="00746818" w:rsidRPr="00C038C3">
        <w:t xml:space="preserve">the predicted densities from the </w:t>
      </w:r>
      <w:r w:rsidR="00DB0ADF" w:rsidRPr="00C038C3">
        <w:t xml:space="preserve">density </w:t>
      </w:r>
      <w:r w:rsidR="00746818" w:rsidRPr="00C038C3">
        <w:lastRenderedPageBreak/>
        <w:t xml:space="preserve">model. </w:t>
      </w:r>
      <w:commentRangeStart w:id="157"/>
      <w:commentRangeStart w:id="158"/>
      <w:r w:rsidR="00746818" w:rsidRPr="00C038C3">
        <w:t xml:space="preserve">This </w:t>
      </w:r>
      <w:r w:rsidR="00AE4EF6">
        <w:t xml:space="preserve">approach overcomes the </w:t>
      </w:r>
      <w:r w:rsidR="004E07EA">
        <w:t xml:space="preserve">issue that </w:t>
      </w:r>
      <w:r w:rsidR="00746818" w:rsidRPr="00C038C3">
        <w:t xml:space="preserve">oxygen </w:t>
      </w:r>
      <w:r w:rsidR="00FA0A66" w:rsidRPr="00C038C3">
        <w:t xml:space="preserve">concentrations span a large range for any given </w:t>
      </w:r>
      <w:r w:rsidR="00746818" w:rsidRPr="00C038C3">
        <w:t>depth</w:t>
      </w:r>
      <w:commentRangeEnd w:id="157"/>
      <w:r w:rsidR="00306414" w:rsidRPr="00C038C3">
        <w:rPr>
          <w:rStyle w:val="CommentReference"/>
        </w:rPr>
        <w:commentReference w:id="157"/>
      </w:r>
      <w:commentRangeEnd w:id="158"/>
      <w:r w:rsidR="00BB7E04" w:rsidRPr="00C038C3">
        <w:rPr>
          <w:rStyle w:val="CommentReference"/>
        </w:rPr>
        <w:commentReference w:id="158"/>
      </w:r>
      <w:r w:rsidR="00746818" w:rsidRPr="00C038C3">
        <w:t xml:space="preserve">. </w:t>
      </w:r>
      <w:r w:rsidR="008732C7">
        <w:t>Moreover,</w:t>
      </w:r>
      <w:r w:rsidR="009744C2">
        <w:t xml:space="preserve"> we do not find a clear relationship between the magnitude of decline in experienced oxygen and the condition factor. For instance, the experienced oxygen concentrations were stable in subdivision 27 and 28, despite declines in in the environment (Fig. S19-S20)</w:t>
      </w:r>
      <w:r w:rsidR="00A37D9F">
        <w:t>.</w:t>
      </w:r>
      <w:r w:rsidR="00221085">
        <w:t xml:space="preserve"> By contrast, the oxygen in the environment in subdivision 25 was stable over time, </w:t>
      </w:r>
      <w:r w:rsidR="00FB0B77">
        <w:t xml:space="preserve">in accordance with </w:t>
      </w:r>
      <w:proofErr w:type="spellStart"/>
      <w:r w:rsidR="00FB0B77" w:rsidRPr="000B4E9A">
        <w:rPr>
          <w:lang w:val="en-GB"/>
        </w:rPr>
        <w:t>Svedäng</w:t>
      </w:r>
      <w:proofErr w:type="spellEnd"/>
      <w:r w:rsidR="00FB0B77" w:rsidRPr="000B4E9A">
        <w:rPr>
          <w:lang w:val="en-GB"/>
        </w:rPr>
        <w:t xml:space="preserve"> </w:t>
      </w:r>
      <w:r w:rsidR="00FB0B77" w:rsidRPr="000B4E9A">
        <w:rPr>
          <w:i/>
          <w:iCs/>
          <w:lang w:val="en-GB"/>
        </w:rPr>
        <w:t>et al.</w:t>
      </w:r>
      <w:r w:rsidR="00FB0B77">
        <w:rPr>
          <w:i/>
          <w:iCs/>
          <w:lang w:val="en-GB"/>
        </w:rPr>
        <w:t xml:space="preserve"> </w:t>
      </w:r>
      <w:r w:rsidR="00FB0B77">
        <w:fldChar w:fldCharType="begin"/>
      </w:r>
      <w:r w:rsidR="00FB0B77">
        <w:instrText xml:space="preserve"> ADDIN ZOTERO_ITEM CSL_CITATION {"citationID":"bnwtpRpE","properties":{"formattedCitation":"(2022)","plainCitation":"(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uppress-author":true}],"schema":"https://github.com/citation-style-language/schema/raw/master/csl-citation.json"} </w:instrText>
      </w:r>
      <w:r w:rsidR="00FB0B77">
        <w:fldChar w:fldCharType="separate"/>
      </w:r>
      <w:r w:rsidR="00FB0B77">
        <w:rPr>
          <w:lang w:val="en-GB"/>
        </w:rPr>
        <w:t>(2022)</w:t>
      </w:r>
      <w:r w:rsidR="00FB0B77">
        <w:fldChar w:fldCharType="end"/>
      </w:r>
      <w:r w:rsidR="00FB0B77">
        <w:t>, who found that the area of well-oxygenated sea floor remained stable in core distribution area of cod in the time period of a rapid decline in condition</w:t>
      </w:r>
      <w:r w:rsidR="00345D03">
        <w:t xml:space="preserve">. However, we find that </w:t>
      </w:r>
      <w:r w:rsidR="00221085">
        <w:t xml:space="preserve">the experienced oxygen declined (likely because the cod </w:t>
      </w:r>
      <w:r w:rsidR="006C47D8">
        <w:t>moved to deeper waters</w:t>
      </w:r>
      <w:r w:rsidR="00AA279A">
        <w:t xml:space="preserve">, as found in </w:t>
      </w:r>
      <w:proofErr w:type="spellStart"/>
      <w:r w:rsidR="00AA279A">
        <w:t>Casini</w:t>
      </w:r>
      <w:proofErr w:type="spellEnd"/>
      <w:r w:rsidR="000C4FB2">
        <w:t xml:space="preserve"> </w:t>
      </w:r>
      <w:r w:rsidR="000C4FB2" w:rsidRPr="00935135">
        <w:rPr>
          <w:i/>
          <w:iCs/>
        </w:rPr>
        <w:t>et al.</w:t>
      </w:r>
      <w:r w:rsidR="000C4FB2">
        <w:t xml:space="preserve">, </w:t>
      </w:r>
      <w:r w:rsidR="00AA279A">
        <w:fldChar w:fldCharType="begin"/>
      </w:r>
      <w:r w:rsidR="00AA279A">
        <w:instrText xml:space="preserve"> ADDIN ZOTERO_ITEM CSL_CITATION {"citationID":"vWYWD48m","properties":{"formattedCitation":"(2020)","plainCitation":"(2020)","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AA279A">
        <w:fldChar w:fldCharType="separate"/>
      </w:r>
      <w:r w:rsidR="00AA279A">
        <w:rPr>
          <w:noProof/>
        </w:rPr>
        <w:t>(2020)</w:t>
      </w:r>
      <w:r w:rsidR="00AA279A">
        <w:fldChar w:fldCharType="end"/>
      </w:r>
      <w:r w:rsidR="00221085">
        <w:t>)</w:t>
      </w:r>
      <w:r w:rsidR="00345D03">
        <w:t xml:space="preserve">, which highlights the need to </w:t>
      </w:r>
      <w:r w:rsidR="00B622E3">
        <w:t xml:space="preserve">incorporate changes in the distribution when assessing </w:t>
      </w:r>
      <w:r w:rsidR="00BD00AC">
        <w:t>changes in the habitats of cod</w:t>
      </w:r>
      <w:r w:rsidR="008732C7">
        <w:t>.</w:t>
      </w:r>
      <w:commentRangeStart w:id="159"/>
      <w:commentRangeStart w:id="160"/>
      <w:r w:rsidR="002D116B" w:rsidRPr="00C038C3">
        <w:t xml:space="preserve"> </w:t>
      </w:r>
      <w:r w:rsidR="00201605">
        <w:t>W</w:t>
      </w:r>
      <w:r w:rsidR="002D116B" w:rsidRPr="00C038C3">
        <w:t xml:space="preserve">e </w:t>
      </w:r>
      <w:r w:rsidR="00201605">
        <w:t xml:space="preserve">also note </w:t>
      </w:r>
      <w:r w:rsidR="002D116B" w:rsidRPr="00C038C3">
        <w:t>that the 1</w:t>
      </w:r>
      <w:r w:rsidR="002D116B" w:rsidRPr="00C038C3">
        <w:rPr>
          <w:vertAlign w:val="superscript"/>
        </w:rPr>
        <w:t>st</w:t>
      </w:r>
      <w:r w:rsidR="002D116B" w:rsidRPr="00C038C3">
        <w:t xml:space="preserve"> </w:t>
      </w:r>
      <w:r w:rsidR="00C35CBD">
        <w:t>quartile</w:t>
      </w:r>
      <w:r w:rsidR="00C35CBD" w:rsidRPr="00C038C3">
        <w:t xml:space="preserve"> </w:t>
      </w:r>
      <w:r w:rsidR="002D116B" w:rsidRPr="00C038C3">
        <w:t xml:space="preserve">of the density-weighted oxygen concentration reached an all-time </w:t>
      </w:r>
      <w:r w:rsidR="00634284">
        <w:t>minimum</w:t>
      </w:r>
      <w:r w:rsidR="00634284" w:rsidRPr="00C038C3">
        <w:t xml:space="preserve"> </w:t>
      </w:r>
      <w:r w:rsidR="002D116B" w:rsidRPr="00C038C3">
        <w:t xml:space="preserve">(approximately </w:t>
      </w:r>
      <w:r w:rsidR="001A6C6B">
        <w:t>4</w:t>
      </w:r>
      <w:r w:rsidR="002D116B" w:rsidRPr="00C038C3">
        <w:t>.5 ml/L in 20</w:t>
      </w:r>
      <w:r w:rsidR="00FA1A48">
        <w:t>07</w:t>
      </w:r>
      <w:r w:rsidR="002D116B" w:rsidRPr="00C038C3">
        <w:t xml:space="preserve">), and then increased, suggesting the average decline in oxygen concentration </w:t>
      </w:r>
      <w:r w:rsidR="00E53F04" w:rsidRPr="00C038C3">
        <w:t xml:space="preserve">is not driven by </w:t>
      </w:r>
      <w:r w:rsidR="00EE78DD">
        <w:t xml:space="preserve">the cod experiencing the </w:t>
      </w:r>
      <w:r w:rsidR="007110BB" w:rsidRPr="00C038C3">
        <w:t>lowest oxygen concentrations</w:t>
      </w:r>
      <w:commentRangeEnd w:id="159"/>
      <w:r w:rsidR="008814F2">
        <w:rPr>
          <w:rStyle w:val="CommentReference"/>
        </w:rPr>
        <w:commentReference w:id="159"/>
      </w:r>
      <w:commentRangeEnd w:id="160"/>
      <w:r w:rsidR="00551E0E">
        <w:rPr>
          <w:rStyle w:val="CommentReference"/>
        </w:rPr>
        <w:commentReference w:id="160"/>
      </w:r>
      <w:r w:rsidR="002D116B" w:rsidRPr="00C038C3">
        <w:t xml:space="preserve">. </w:t>
      </w:r>
      <w:commentRangeStart w:id="161"/>
      <w:r w:rsidR="00194B3B" w:rsidRPr="00C038C3">
        <w:t>4.</w:t>
      </w:r>
      <w:r w:rsidR="00194B3B">
        <w:t>3</w:t>
      </w:r>
      <w:r w:rsidR="00194B3B" w:rsidRPr="00C038C3">
        <w:t xml:space="preserve"> ml/L has been proposed as a threshold for negative but sub-lethal physiological impacts, including, but not limited to, reduced feeding rates </w:t>
      </w:r>
      <w:r w:rsidR="00194B3B" w:rsidRPr="00C038C3">
        <w:fldChar w:fldCharType="begin"/>
      </w:r>
      <w:r w:rsidR="00194B3B">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194B3B" w:rsidRPr="00C038C3">
        <w:fldChar w:fldCharType="separate"/>
      </w:r>
      <w:r w:rsidR="00194B3B" w:rsidRPr="00AC3D0E">
        <w:rPr>
          <w:lang w:val="en-GB"/>
        </w:rPr>
        <w:t xml:space="preserve">(Chabot and </w:t>
      </w:r>
      <w:proofErr w:type="spellStart"/>
      <w:r w:rsidR="00194B3B" w:rsidRPr="00AC3D0E">
        <w:rPr>
          <w:lang w:val="en-GB"/>
        </w:rPr>
        <w:t>Dutil</w:t>
      </w:r>
      <w:proofErr w:type="spellEnd"/>
      <w:r w:rsidR="00194B3B" w:rsidRPr="00AC3D0E">
        <w:rPr>
          <w:lang w:val="en-GB"/>
        </w:rPr>
        <w:t xml:space="preserve">, 1999; </w:t>
      </w:r>
      <w:proofErr w:type="spellStart"/>
      <w:r w:rsidR="00194B3B" w:rsidRPr="00AC3D0E">
        <w:rPr>
          <w:lang w:val="en-GB"/>
        </w:rPr>
        <w:t>Hrycik</w:t>
      </w:r>
      <w:proofErr w:type="spellEnd"/>
      <w:r w:rsidR="00194B3B" w:rsidRPr="00AC3D0E">
        <w:rPr>
          <w:lang w:val="en-GB"/>
        </w:rPr>
        <w:t xml:space="preserve"> </w:t>
      </w:r>
      <w:r w:rsidR="00194B3B" w:rsidRPr="00AC3D0E">
        <w:rPr>
          <w:i/>
          <w:iCs/>
          <w:lang w:val="en-GB"/>
        </w:rPr>
        <w:t>et al.</w:t>
      </w:r>
      <w:r w:rsidR="00194B3B" w:rsidRPr="00AC3D0E">
        <w:rPr>
          <w:lang w:val="en-GB"/>
        </w:rPr>
        <w:t>, 2017)</w:t>
      </w:r>
      <w:r w:rsidR="00194B3B" w:rsidRPr="00C038C3">
        <w:fldChar w:fldCharType="end"/>
      </w:r>
      <w:r w:rsidR="00194B3B" w:rsidRPr="00C038C3">
        <w:t xml:space="preserve">. </w:t>
      </w:r>
      <w:commentRangeEnd w:id="161"/>
      <w:r w:rsidR="00194B3B">
        <w:rPr>
          <w:rStyle w:val="CommentReference"/>
        </w:rPr>
        <w:commentReference w:id="161"/>
      </w:r>
      <w:r w:rsidR="00AD119A">
        <w:t>D</w:t>
      </w:r>
      <w:r w:rsidR="00AA64DE">
        <w:t xml:space="preserve">espite </w:t>
      </w:r>
      <w:r w:rsidR="001F0D01">
        <w:t xml:space="preserve">the median oxygen </w:t>
      </w:r>
      <w:r w:rsidR="00634284">
        <w:t xml:space="preserve">concentrations experienced by </w:t>
      </w:r>
      <w:r w:rsidR="001F0D01">
        <w:t>the population</w:t>
      </w:r>
      <w:r w:rsidR="00890A97">
        <w:t xml:space="preserve"> in our study</w:t>
      </w:r>
      <w:r w:rsidR="001F0D01">
        <w:t xml:space="preserve"> </w:t>
      </w:r>
      <w:r w:rsidR="00AD119A">
        <w:t>being</w:t>
      </w:r>
      <w:r w:rsidR="006A2CA9">
        <w:t xml:space="preserve"> above </w:t>
      </w:r>
      <w:r w:rsidR="00634284">
        <w:t>t</w:t>
      </w:r>
      <w:r w:rsidR="00413275">
        <w:t>hi</w:t>
      </w:r>
      <w:r w:rsidR="004D4AD7">
        <w:t xml:space="preserve">s </w:t>
      </w:r>
      <w:r w:rsidR="006A2CA9">
        <w:t xml:space="preserve">threshold, </w:t>
      </w:r>
      <w:r w:rsidR="002C60AB" w:rsidRPr="00C038C3">
        <w:t xml:space="preserve">we still find a </w:t>
      </w:r>
      <w:r w:rsidR="004D29A0" w:rsidRPr="00C038C3">
        <w:t>positive effect of oxygen</w:t>
      </w:r>
      <w:r w:rsidR="0013435B">
        <w:t xml:space="preserve">, in line with </w:t>
      </w:r>
      <w:r w:rsidR="008C4BB9">
        <w:t xml:space="preserve">previous studies showing </w:t>
      </w:r>
      <w:r w:rsidR="00B52757">
        <w:t>that exposure to low-oxygen areas is associated with low condition</w:t>
      </w:r>
      <w:r w:rsidR="000668DC">
        <w:t xml:space="preserve"> </w:t>
      </w:r>
      <w:r w:rsidR="00537338">
        <w:fldChar w:fldCharType="begin"/>
      </w:r>
      <w:r w:rsidR="0003113B">
        <w:instrText xml:space="preserve"> ADDIN ZOTERO_ITEM CSL_CITATION {"citationID":"VUUIHZxT","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537338">
        <w:fldChar w:fldCharType="separate"/>
      </w:r>
      <w:r w:rsidR="00537338" w:rsidRPr="00537338">
        <w:rPr>
          <w:lang w:val="en-GB"/>
        </w:rPr>
        <w:t xml:space="preserve">(Limburg and </w:t>
      </w:r>
      <w:proofErr w:type="spellStart"/>
      <w:r w:rsidR="00537338" w:rsidRPr="00537338">
        <w:rPr>
          <w:lang w:val="en-GB"/>
        </w:rPr>
        <w:t>Casini</w:t>
      </w:r>
      <w:proofErr w:type="spellEnd"/>
      <w:r w:rsidR="00537338" w:rsidRPr="00537338">
        <w:rPr>
          <w:lang w:val="en-GB"/>
        </w:rPr>
        <w:t xml:space="preserve">, 2019; </w:t>
      </w:r>
      <w:proofErr w:type="spellStart"/>
      <w:r w:rsidR="00537338" w:rsidRPr="00537338">
        <w:rPr>
          <w:lang w:val="en-GB"/>
        </w:rPr>
        <w:t>Casini</w:t>
      </w:r>
      <w:proofErr w:type="spellEnd"/>
      <w:r w:rsidR="00537338" w:rsidRPr="00537338">
        <w:rPr>
          <w:lang w:val="en-GB"/>
        </w:rPr>
        <w:t xml:space="preserve"> </w:t>
      </w:r>
      <w:r w:rsidR="00537338" w:rsidRPr="00537338">
        <w:rPr>
          <w:i/>
          <w:iCs/>
          <w:lang w:val="en-GB"/>
        </w:rPr>
        <w:t>et al.</w:t>
      </w:r>
      <w:r w:rsidR="00537338" w:rsidRPr="00537338">
        <w:rPr>
          <w:lang w:val="en-GB"/>
        </w:rPr>
        <w:t>, 2021)</w:t>
      </w:r>
      <w:r w:rsidR="00537338">
        <w:fldChar w:fldCharType="end"/>
      </w:r>
      <w:r w:rsidR="00E01369">
        <w:t>. However,</w:t>
      </w:r>
      <w:r w:rsidR="00305736" w:rsidRPr="00C038C3">
        <w:t xml:space="preserve"> we </w:t>
      </w:r>
      <w:r w:rsidR="00B825FB" w:rsidRPr="00C038C3">
        <w:t xml:space="preserve">can </w:t>
      </w:r>
      <w:r w:rsidR="00B825FB" w:rsidRPr="00C038C3">
        <w:t xml:space="preserve">only speculate if this is </w:t>
      </w:r>
      <w:r w:rsidR="003F2842" w:rsidRPr="00C038C3">
        <w:t>due to</w:t>
      </w:r>
      <w:r w:rsidR="007123BA" w:rsidRPr="00C038C3">
        <w:t xml:space="preserve"> </w:t>
      </w:r>
      <w:r w:rsidR="00371C8E">
        <w:t xml:space="preserve">higher </w:t>
      </w:r>
      <w:r w:rsidR="007123BA" w:rsidRPr="00C038C3">
        <w:t xml:space="preserve">oxygen being correlated with </w:t>
      </w:r>
      <w:r w:rsidR="00826ABB">
        <w:t xml:space="preserve">richer </w:t>
      </w:r>
      <w:r w:rsidR="007123BA" w:rsidRPr="00C038C3">
        <w:t xml:space="preserve">habitats </w:t>
      </w:r>
      <w:r w:rsidR="000F5EE7">
        <w:t xml:space="preserve">that feature higher food availability, </w:t>
      </w:r>
      <w:r w:rsidR="007123BA" w:rsidRPr="00C038C3">
        <w:t>or if there are direct physiological impacts</w:t>
      </w:r>
      <w:r w:rsidR="00206EA8" w:rsidRPr="00C038C3">
        <w:t xml:space="preserve"> </w:t>
      </w:r>
      <w:r w:rsidR="007D1853" w:rsidRPr="00C038C3">
        <w:t xml:space="preserve">at </w:t>
      </w:r>
      <w:r w:rsidR="005B4B6A">
        <w:t xml:space="preserve">a </w:t>
      </w:r>
      <w:r w:rsidR="007D1853" w:rsidRPr="00C038C3">
        <w:t>lower threshold in the wild</w:t>
      </w:r>
      <w:r w:rsidR="0024300D">
        <w:t xml:space="preserve">. The effect of oxygen could also be larger for </w:t>
      </w:r>
      <w:r w:rsidR="005B4B6A">
        <w:t xml:space="preserve">small cod </w:t>
      </w:r>
      <w:r w:rsidR="006D1313">
        <w:t>(</w:t>
      </w:r>
      <w:r w:rsidR="00935135">
        <w:t xml:space="preserve">i.e., </w:t>
      </w:r>
      <w:r w:rsidR="006D1313">
        <w:t xml:space="preserve">a higher threshold), </w:t>
      </w:r>
      <w:r w:rsidR="005B4B6A">
        <w:t>that currently dominate the Baltic population</w:t>
      </w:r>
      <w:r w:rsidR="005B4B6A" w:rsidRPr="00C038C3">
        <w:t>.</w:t>
      </w:r>
      <w:r w:rsidR="00935135" w:rsidRPr="00935135">
        <w:t xml:space="preserve"> </w:t>
      </w:r>
      <w:r w:rsidR="00935135">
        <w:t xml:space="preserve">as discussed in </w:t>
      </w:r>
      <w:proofErr w:type="spellStart"/>
      <w:r w:rsidR="00935135">
        <w:t>Casini</w:t>
      </w:r>
      <w:proofErr w:type="spellEnd"/>
      <w:r w:rsidR="00935135">
        <w:t xml:space="preserve"> </w:t>
      </w:r>
      <w:r w:rsidR="00935135" w:rsidRPr="00E86FC9">
        <w:rPr>
          <w:i/>
        </w:rPr>
        <w:t>et al</w:t>
      </w:r>
      <w:r w:rsidR="00935135">
        <w:t xml:space="preserve">., </w:t>
      </w:r>
      <w:r w:rsidR="00935135">
        <w:fldChar w:fldCharType="begin"/>
      </w:r>
      <w:r w:rsidR="00935135">
        <w:instrText xml:space="preserve"> ADDIN ZOTERO_ITEM CSL_CITATION {"citationID":"Azy0RZun","properties":{"formattedCitation":"(2021)","plainCitation":"(2021)","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uppress-author":true}],"schema":"https://github.com/citation-style-language/schema/raw/master/csl-citation.json"} </w:instrText>
      </w:r>
      <w:r w:rsidR="00935135">
        <w:fldChar w:fldCharType="separate"/>
      </w:r>
      <w:r w:rsidR="00935135">
        <w:rPr>
          <w:noProof/>
        </w:rPr>
        <w:t>(2021)</w:t>
      </w:r>
      <w:r w:rsidR="00935135">
        <w:fldChar w:fldCharType="end"/>
      </w:r>
    </w:p>
    <w:p w14:paraId="4BCC2276" w14:textId="741697A8" w:rsidR="001B273E" w:rsidRPr="00C038C3" w:rsidRDefault="00234431" w:rsidP="001B273E">
      <w:pPr>
        <w:spacing w:line="480" w:lineRule="auto"/>
        <w:ind w:firstLine="284"/>
        <w:contextualSpacing/>
        <w:mirrorIndents/>
        <w:jc w:val="both"/>
      </w:pPr>
      <w:r w:rsidRPr="00C038C3">
        <w:lastRenderedPageBreak/>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87118F">
        <w:t xml:space="preserve"> </w:t>
      </w:r>
      <w:r w:rsidR="002B4F9A" w:rsidRPr="00C038C3">
        <w:fldChar w:fldCharType="begin"/>
      </w:r>
      <w:r w:rsidR="00F77110">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F77110" w:rsidRPr="00F77110">
        <w:rPr>
          <w:lang w:val="en-GB"/>
        </w:rPr>
        <w:t>(</w:t>
      </w:r>
      <w:proofErr w:type="spellStart"/>
      <w:r w:rsidR="00F77110" w:rsidRPr="00F77110">
        <w:rPr>
          <w:lang w:val="en-GB"/>
        </w:rPr>
        <w:t>Casini</w:t>
      </w:r>
      <w:proofErr w:type="spellEnd"/>
      <w:r w:rsidR="00F77110" w:rsidRPr="00F77110">
        <w:rPr>
          <w:lang w:val="en-GB"/>
        </w:rPr>
        <w:t xml:space="preserve"> </w:t>
      </w:r>
      <w:r w:rsidR="00F77110" w:rsidRPr="00F77110">
        <w:rPr>
          <w:i/>
          <w:iCs/>
          <w:lang w:val="en-GB"/>
        </w:rPr>
        <w:t>et al.</w:t>
      </w:r>
      <w:r w:rsidR="00F77110" w:rsidRPr="00F77110">
        <w:rPr>
          <w:lang w:val="en-GB"/>
        </w:rPr>
        <w:t xml:space="preserve">, 2016a, 2021; Orio </w:t>
      </w:r>
      <w:r w:rsidR="00F77110" w:rsidRPr="00F77110">
        <w:rPr>
          <w:i/>
          <w:iCs/>
          <w:lang w:val="en-GB"/>
        </w:rPr>
        <w:t>et al.</w:t>
      </w:r>
      <w:r w:rsidR="00F77110" w:rsidRPr="00F77110">
        <w:rPr>
          <w:lang w:val="en-GB"/>
        </w:rPr>
        <w:t xml:space="preserve">, 2019; </w:t>
      </w:r>
      <w:proofErr w:type="spellStart"/>
      <w:r w:rsidR="00F77110" w:rsidRPr="00F77110">
        <w:rPr>
          <w:lang w:val="en-GB"/>
        </w:rPr>
        <w:t>Haase</w:t>
      </w:r>
      <w:proofErr w:type="spellEnd"/>
      <w:r w:rsidR="00F77110" w:rsidRPr="00F77110">
        <w:rPr>
          <w:lang w:val="en-GB"/>
        </w:rPr>
        <w:t xml:space="preserve"> </w:t>
      </w:r>
      <w:r w:rsidR="00F77110" w:rsidRPr="00F77110">
        <w:rPr>
          <w:i/>
          <w:iCs/>
          <w:lang w:val="en-GB"/>
        </w:rPr>
        <w:t>et al.</w:t>
      </w:r>
      <w:r w:rsidR="00F77110" w:rsidRPr="00F77110">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9E2A8E" w:rsidRPr="00C038C3">
        <w:t xml:space="preserve"> </w:t>
      </w:r>
      <w:r w:rsidR="00BC2B5C">
        <w:t xml:space="preserve">as direct </w:t>
      </w:r>
      <w:r w:rsidR="000246B6">
        <w:t xml:space="preserve">effects of </w:t>
      </w:r>
      <w:r w:rsidR="00BC2B5C">
        <w:t>density</w:t>
      </w:r>
      <w:r w:rsidR="009E2A8E" w:rsidRPr="00C038C3">
        <w:t xml:space="preserve">.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03113B">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C66156" w:rsidRPr="00C038C3">
        <w:fldChar w:fldCharType="separate"/>
      </w:r>
      <w:r w:rsidR="00C66156" w:rsidRPr="00C038C3">
        <w:t>(</w:t>
      </w:r>
      <w:proofErr w:type="spellStart"/>
      <w:r w:rsidR="00C66156" w:rsidRPr="00C038C3">
        <w:t>Svedäng</w:t>
      </w:r>
      <w:proofErr w:type="spellEnd"/>
      <w:r w:rsidR="00C66156" w:rsidRPr="00C038C3">
        <w:t xml:space="preserve"> and </w:t>
      </w:r>
      <w:proofErr w:type="spellStart"/>
      <w:r w:rsidR="00C66156" w:rsidRPr="00C038C3">
        <w:t>Hornborg</w:t>
      </w:r>
      <w:proofErr w:type="spellEnd"/>
      <w:r w:rsidR="00C66156" w:rsidRPr="00C038C3">
        <w:t>,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651A78">
        <w:t xml:space="preserve">a weak </w:t>
      </w:r>
      <w:r w:rsidR="003B41AC" w:rsidRPr="00C038C3">
        <w:t>negative effect</w:t>
      </w:r>
      <w:r w:rsidR="00341CEA">
        <w:t xml:space="preserve"> of </w:t>
      </w:r>
      <w:r w:rsidR="002F5CD0">
        <w:t xml:space="preserve">cod </w:t>
      </w:r>
      <w:r w:rsidR="003B41AC" w:rsidRPr="00C038C3">
        <w:t>haul</w:t>
      </w:r>
      <w:r w:rsidR="005A515B">
        <w:t>-level</w:t>
      </w:r>
      <w:r w:rsidR="00D86474" w:rsidRPr="00C038C3">
        <w:t xml:space="preserve"> density, but not </w:t>
      </w:r>
      <w:r w:rsidR="00116170">
        <w:t xml:space="preserve">for </w:t>
      </w:r>
      <w:r w:rsidR="00D86474" w:rsidRPr="00C038C3">
        <w:t>flounder</w:t>
      </w:r>
      <w:r w:rsidR="00116170">
        <w:t xml:space="preserve"> at any scale</w:t>
      </w:r>
      <w:r w:rsidR="00657761" w:rsidRPr="00C038C3">
        <w:t>.</w:t>
      </w:r>
      <w:r w:rsidR="00C075AE">
        <w:t xml:space="preserve"> </w:t>
      </w:r>
      <w:r w:rsidR="00F6786B">
        <w:t xml:space="preserve">The lack of clear signals of competition could be because the biomass of both cod and flounder being at relatively low levels, from a historical perspective </w:t>
      </w:r>
      <w:r w:rsidR="00F6786B">
        <w:fldChar w:fldCharType="begin"/>
      </w:r>
      <w:r w:rsidR="00F6786B">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F6786B">
        <w:fldChar w:fldCharType="separate"/>
      </w:r>
      <w:r w:rsidR="00F6786B" w:rsidRPr="00F6786B">
        <w:rPr>
          <w:lang w:val="en-GB"/>
        </w:rPr>
        <w:t xml:space="preserve">(Tomczak </w:t>
      </w:r>
      <w:r w:rsidR="00F6786B" w:rsidRPr="00F6786B">
        <w:rPr>
          <w:i/>
          <w:iCs/>
          <w:lang w:val="en-GB"/>
        </w:rPr>
        <w:t>et al.</w:t>
      </w:r>
      <w:r w:rsidR="00F6786B" w:rsidRPr="00F6786B">
        <w:rPr>
          <w:lang w:val="en-GB"/>
        </w:rPr>
        <w:t>, 2022)</w:t>
      </w:r>
      <w:r w:rsidR="00F6786B">
        <w:fldChar w:fldCharType="end"/>
      </w:r>
      <w:r w:rsidR="00F6786B">
        <w:t xml:space="preserve">. </w:t>
      </w:r>
      <w:r w:rsidR="0045000B" w:rsidRPr="00C038C3">
        <w:t>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9FA">
        <w:t xml:space="preserve">. </w:t>
      </w:r>
      <w:r w:rsidR="00656A2C">
        <w:t>Lastly, w</w:t>
      </w:r>
      <w:r w:rsidR="00823A97">
        <w:t xml:space="preserve">e did not find strong effects of </w:t>
      </w:r>
      <w:r w:rsidR="00E47280" w:rsidRPr="00F65414">
        <w:rPr>
          <w:i/>
        </w:rPr>
        <w:t xml:space="preserve">S. </w:t>
      </w:r>
      <w:proofErr w:type="spellStart"/>
      <w:r w:rsidR="00E47280" w:rsidRPr="00F65414">
        <w:rPr>
          <w:i/>
        </w:rPr>
        <w:t>entomon</w:t>
      </w:r>
      <w:proofErr w:type="spellEnd"/>
      <w:r w:rsidR="00823A97">
        <w:t xml:space="preserve"> density on conditio</w:t>
      </w:r>
      <w:r w:rsidR="006C6C68">
        <w:t>n</w:t>
      </w:r>
      <w:r w:rsidR="004E6A54">
        <w:t>.</w:t>
      </w:r>
      <w:r w:rsidR="00485BFE">
        <w:t xml:space="preserve"> </w:t>
      </w:r>
      <w:r w:rsidR="001B273E">
        <w:t>Moreover, t</w:t>
      </w:r>
      <w:commentRangeStart w:id="162"/>
      <w:r w:rsidR="001B273E" w:rsidRPr="00C038C3">
        <w:t xml:space="preserve">he </w:t>
      </w:r>
      <w:r w:rsidR="001B273E">
        <w:t xml:space="preserve">fact that cod </w:t>
      </w:r>
      <w:commentRangeEnd w:id="162"/>
      <w:r w:rsidR="001B273E">
        <w:rPr>
          <w:rStyle w:val="CommentReference"/>
        </w:rPr>
        <w:commentReference w:id="162"/>
      </w:r>
      <w:r w:rsidR="001B273E" w:rsidRPr="00C038C3">
        <w:t xml:space="preserve">condition </w:t>
      </w:r>
      <w:r w:rsidR="001B273E">
        <w:t xml:space="preserve">has declined in all areas—even though prey densities (e.g., </w:t>
      </w:r>
      <w:r w:rsidR="001B273E" w:rsidRPr="00BC1E01">
        <w:rPr>
          <w:i/>
        </w:rPr>
        <w:t xml:space="preserve">S. </w:t>
      </w:r>
      <w:proofErr w:type="spellStart"/>
      <w:r w:rsidR="001B273E" w:rsidRPr="00BC1E01">
        <w:rPr>
          <w:i/>
        </w:rPr>
        <w:t>entomon</w:t>
      </w:r>
      <w:proofErr w:type="spellEnd"/>
      <w:r w:rsidR="001B273E">
        <w:t xml:space="preserve">) vary geographically and condition has also declined in regions where high abundance of prey remains—suggests that several variables and driving processes have been involved, including variables operating on a large spatial scale. </w:t>
      </w:r>
    </w:p>
    <w:p w14:paraId="155BA261" w14:textId="559C19C2"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30BCE">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30BCE" w:rsidRPr="00E30BCE">
        <w:rPr>
          <w:lang w:val="en-GB"/>
        </w:rPr>
        <w:t>(</w:t>
      </w:r>
      <w:proofErr w:type="spellStart"/>
      <w:r w:rsidR="00E30BCE" w:rsidRPr="00E30BCE">
        <w:rPr>
          <w:lang w:val="en-GB"/>
        </w:rPr>
        <w:t>Gårdmark</w:t>
      </w:r>
      <w:proofErr w:type="spellEnd"/>
      <w:r w:rsidR="00E30BCE" w:rsidRPr="00E30BCE">
        <w:rPr>
          <w:lang w:val="en-GB"/>
        </w:rPr>
        <w:t xml:space="preserve"> </w:t>
      </w:r>
      <w:r w:rsidR="00E30BCE" w:rsidRPr="00E30BCE">
        <w:rPr>
          <w:i/>
          <w:iCs/>
          <w:lang w:val="en-GB"/>
        </w:rPr>
        <w:t>et al.</w:t>
      </w:r>
      <w:r w:rsidR="00E30BCE" w:rsidRPr="00E30BCE">
        <w:rPr>
          <w:lang w:val="en-GB"/>
        </w:rPr>
        <w:t xml:space="preserve">, 2015; </w:t>
      </w:r>
      <w:proofErr w:type="spellStart"/>
      <w:r w:rsidR="00E30BCE" w:rsidRPr="00E30BCE">
        <w:rPr>
          <w:lang w:val="en-GB"/>
        </w:rPr>
        <w:t>Casini</w:t>
      </w:r>
      <w:proofErr w:type="spellEnd"/>
      <w:r w:rsidR="00E30BCE" w:rsidRPr="00E30BCE">
        <w:rPr>
          <w:lang w:val="en-GB"/>
        </w:rPr>
        <w:t xml:space="preserve"> </w:t>
      </w:r>
      <w:r w:rsidR="00E30BCE" w:rsidRPr="00E30BCE">
        <w:rPr>
          <w:i/>
          <w:iCs/>
          <w:lang w:val="en-GB"/>
        </w:rPr>
        <w:t>et al.</w:t>
      </w:r>
      <w:r w:rsidR="00E30BCE" w:rsidRPr="00E30BCE">
        <w:rPr>
          <w:lang w:val="en-GB"/>
        </w:rPr>
        <w:t xml:space="preserve">, 2016a; </w:t>
      </w:r>
      <w:proofErr w:type="spellStart"/>
      <w:r w:rsidR="00E30BCE" w:rsidRPr="00E30BCE">
        <w:rPr>
          <w:lang w:val="en-GB"/>
        </w:rPr>
        <w:t>Neuenfeldt</w:t>
      </w:r>
      <w:proofErr w:type="spellEnd"/>
      <w:r w:rsidR="00E30BCE" w:rsidRPr="00E30BCE">
        <w:rPr>
          <w:lang w:val="en-GB"/>
        </w:rPr>
        <w:t xml:space="preserve"> </w:t>
      </w:r>
      <w:r w:rsidR="00E30BCE" w:rsidRPr="00E30BCE">
        <w:rPr>
          <w:i/>
          <w:iCs/>
          <w:lang w:val="en-GB"/>
        </w:rPr>
        <w:t>et al.</w:t>
      </w:r>
      <w:r w:rsidR="00E30BCE" w:rsidRPr="00E30BCE">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w:t>
      </w:r>
      <w:r w:rsidR="00F77110">
        <w:t xml:space="preserve">sprat has been most abundant in subdivision 28, while cod </w:t>
      </w:r>
      <w:r w:rsidR="00F77110">
        <w:lastRenderedPageBreak/>
        <w:t>biomass in 27 and 28 have been very low during the study period, suggesting that further analyses should be made to infer whether</w:t>
      </w:r>
      <w:r w:rsidR="00F77110" w:rsidRPr="00C038C3">
        <w:t xml:space="preserve"> the decline in sprat drove the decline in condition</w:t>
      </w:r>
      <w:r w:rsidR="00F77110" w:rsidRPr="00C038C3">
        <w:t>.</w:t>
      </w:r>
      <w:r w:rsidR="00D162DC">
        <w:t xml:space="preserve">  </w:t>
      </w:r>
    </w:p>
    <w:p w14:paraId="27F253D9" w14:textId="27D90D54"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r w:rsidR="00F8724F">
        <w:t xml:space="preserve"> </w:t>
      </w:r>
      <w:proofErr w:type="spellStart"/>
      <w:r w:rsidR="00F8724F">
        <w:t>Casini</w:t>
      </w:r>
      <w:proofErr w:type="spellEnd"/>
      <w:r w:rsidR="00F8724F">
        <w:t xml:space="preserve"> </w:t>
      </w:r>
      <w:r w:rsidR="00F8724F" w:rsidRPr="0042552E">
        <w:rPr>
          <w:i/>
          <w:iCs/>
        </w:rPr>
        <w:t>et al</w:t>
      </w:r>
      <w:r w:rsidR="00F8724F">
        <w:t xml:space="preserve">., </w:t>
      </w:r>
      <w:r w:rsidR="00F8724F">
        <w:fldChar w:fldCharType="begin"/>
      </w:r>
      <w:r w:rsidR="0003113B">
        <w:instrText xml:space="preserve"> ADDIN ZOTERO_ITEM CSL_CITATION {"citationID":"4fxih49Q","properties":{"formattedCitation":"(2016a)","plainCitation":"(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uppress-author":true}],"schema":"https://github.com/citation-style-language/schema/raw/master/csl-citation.json"} </w:instrText>
      </w:r>
      <w:r w:rsidR="00F8724F">
        <w:fldChar w:fldCharType="separate"/>
      </w:r>
      <w:r w:rsidR="00F8724F">
        <w:rPr>
          <w:noProof/>
        </w:rPr>
        <w:t>(2016a)</w:t>
      </w:r>
      <w:r w:rsidR="00F8724F">
        <w:fldChar w:fldCharType="end"/>
      </w:r>
      <w:r w:rsidR="00C90C94">
        <w:t>,</w:t>
      </w:r>
      <w:r w:rsidR="006B035E">
        <w:t xml:space="preserve"> </w:t>
      </w:r>
      <w:r w:rsidR="006449D3">
        <w:t>a</w:t>
      </w:r>
      <w:r w:rsidR="006449D3" w:rsidRPr="00C038C3">
        <w:t xml:space="preserve"> </w:t>
      </w:r>
      <w:r w:rsidR="00A106A3" w:rsidRPr="00C038C3">
        <w:t xml:space="preserve">decline in body condition </w:t>
      </w:r>
      <w:r w:rsidR="006449D3">
        <w:t xml:space="preserve">from </w:t>
      </w:r>
      <w:r w:rsidR="00694309" w:rsidRPr="00C038C3">
        <w:t xml:space="preserve">the early 1990s </w:t>
      </w:r>
      <w:r w:rsidR="006449D3">
        <w:t xml:space="preserve">that </w:t>
      </w:r>
      <w:r w:rsidR="00694309" w:rsidRPr="00C038C3">
        <w:t xml:space="preserve">reached a </w:t>
      </w:r>
      <w:r w:rsidR="00C90C94">
        <w:t>low</w:t>
      </w:r>
      <w:r w:rsidR="00C90C94" w:rsidRPr="00C038C3">
        <w:t xml:space="preserve"> </w:t>
      </w:r>
      <w:r w:rsidR="00694309" w:rsidRPr="00C038C3">
        <w:t>in the mid 2000s</w:t>
      </w:r>
      <w:r w:rsidR="00EF6BD9" w:rsidRPr="00C038C3">
        <w:t xml:space="preserve">, and that </w:t>
      </w:r>
      <w:r w:rsidR="00AF58E8" w:rsidRPr="00C038C3">
        <w:t>condition has decline</w:t>
      </w:r>
      <w:r w:rsidR="001656AF" w:rsidRPr="00C038C3">
        <w:t>d</w:t>
      </w:r>
      <w:r w:rsidR="00682FAC">
        <w:t xml:space="preserve"> </w:t>
      </w:r>
      <w:r w:rsidR="001A7B44" w:rsidRPr="00C038C3">
        <w:t>in all areas</w:t>
      </w:r>
      <w:r w:rsidR="000F4858"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reveal snapshots in time. However, the </w:t>
      </w:r>
      <w:r w:rsidR="00816B89">
        <w:t xml:space="preserve">explanatory power </w:t>
      </w:r>
      <w:r w:rsidR="005D659D">
        <w:t>of latent variables (</w:t>
      </w:r>
      <w:r w:rsidR="003210C1">
        <w:t xml:space="preserve">time-varying intercepts and </w:t>
      </w:r>
      <w:r w:rsidR="005D659D">
        <w:t xml:space="preserve">spatial and spatiotemporal terms) in the models suggest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 xml:space="preserve">in the last </w:t>
      </w:r>
      <w:commentRangeStart w:id="163"/>
      <w:commentRangeStart w:id="164"/>
      <w:r w:rsidR="009C2876" w:rsidRPr="00C038C3">
        <w:t>1</w:t>
      </w:r>
      <w:r w:rsidR="001B7754">
        <w:t>0</w:t>
      </w:r>
      <w:r w:rsidR="009C2876" w:rsidRPr="00C038C3">
        <w:t xml:space="preserve"> years</w:t>
      </w:r>
      <w:commentRangeEnd w:id="163"/>
      <w:r w:rsidR="001B7754">
        <w:rPr>
          <w:rStyle w:val="CommentReference"/>
        </w:rPr>
        <w:commentReference w:id="163"/>
      </w:r>
      <w:commentRangeEnd w:id="164"/>
      <w:r w:rsidR="00BC1E01">
        <w:rPr>
          <w:rStyle w:val="CommentReference"/>
        </w:rPr>
        <w:commentReference w:id="164"/>
      </w:r>
      <w:r w:rsidR="009C3AEC">
        <w:t xml:space="preserve"> </w:t>
      </w:r>
      <w:r w:rsidR="009C3AEC">
        <w:fldChar w:fldCharType="begin"/>
      </w:r>
      <w:r w:rsidR="009C3AEC">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9C3AEC" w:rsidRPr="009C3AEC">
        <w:rPr>
          <w:lang w:val="en-GB"/>
        </w:rPr>
        <w:t xml:space="preserve">(Tomczak </w:t>
      </w:r>
      <w:r w:rsidR="009C3AEC" w:rsidRPr="009C3AEC">
        <w:rPr>
          <w:i/>
          <w:iCs/>
          <w:lang w:val="en-GB"/>
        </w:rPr>
        <w:t>et al.</w:t>
      </w:r>
      <w:r w:rsidR="009C3AEC" w:rsidRPr="009C3AEC">
        <w:rPr>
          <w:lang w:val="en-GB"/>
        </w:rPr>
        <w:t>, 2022)</w:t>
      </w:r>
      <w:r w:rsidR="009C3AEC">
        <w:fldChar w:fldCharType="end"/>
      </w:r>
      <w:commentRangeStart w:id="165"/>
      <w:ins w:id="166" w:author="Michele Casini" w:date="2022-03-04T14:14:00Z">
        <w:r w:rsidR="00443036">
          <w:t>.</w:t>
        </w:r>
      </w:ins>
      <w:ins w:id="167" w:author="Max Lindmark" w:date="2022-04-13T16:52:00Z">
        <w:r w:rsidR="00505E52">
          <w:t xml:space="preserve"> Parasites are for instance numerous now, but likely did not cause </w:t>
        </w:r>
      </w:ins>
      <w:ins w:id="168" w:author="Max Lindmark" w:date="2022-04-13T16:53:00Z">
        <w:r w:rsidR="00505E52">
          <w:t>the decline</w:t>
        </w:r>
        <w:r w:rsidR="008C2DF9">
          <w:t xml:space="preserve"> </w:t>
        </w:r>
      </w:ins>
      <w:r w:rsidR="00976AD7">
        <w:fldChar w:fldCharType="begin"/>
      </w:r>
      <w:r w:rsidR="00976AD7">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976AD7" w:rsidRPr="00976AD7">
        <w:rPr>
          <w:lang w:val="en-GB"/>
        </w:rPr>
        <w:t>(</w:t>
      </w:r>
      <w:proofErr w:type="spellStart"/>
      <w:r w:rsidR="00976AD7" w:rsidRPr="00976AD7">
        <w:rPr>
          <w:lang w:val="en-GB"/>
        </w:rPr>
        <w:t>Ryberg</w:t>
      </w:r>
      <w:proofErr w:type="spellEnd"/>
      <w:r w:rsidR="00976AD7" w:rsidRPr="00976AD7">
        <w:rPr>
          <w:lang w:val="en-GB"/>
        </w:rPr>
        <w:t xml:space="preserve"> </w:t>
      </w:r>
      <w:r w:rsidR="00976AD7" w:rsidRPr="00976AD7">
        <w:rPr>
          <w:i/>
          <w:iCs/>
          <w:lang w:val="en-GB"/>
        </w:rPr>
        <w:t>et al.</w:t>
      </w:r>
      <w:r w:rsidR="00976AD7" w:rsidRPr="00976AD7">
        <w:rPr>
          <w:lang w:val="en-GB"/>
        </w:rPr>
        <w:t>, 2020)</w:t>
      </w:r>
      <w:r w:rsidR="00976AD7">
        <w:fldChar w:fldCharType="end"/>
      </w:r>
      <w:ins w:id="169" w:author="Max Lindmark" w:date="2022-04-13T16:53:00Z">
        <w:r w:rsidR="00505E52">
          <w:t>.</w:t>
        </w:r>
      </w:ins>
      <w:ins w:id="170" w:author="Michele Casini" w:date="2022-03-04T14:14:00Z">
        <w:r w:rsidR="00443036">
          <w:t xml:space="preserve"> </w:t>
        </w:r>
      </w:ins>
      <w:commentRangeEnd w:id="165"/>
      <w:r w:rsidR="000B4E9A">
        <w:rPr>
          <w:rStyle w:val="CommentReference"/>
        </w:rPr>
        <w:commentReference w:id="165"/>
      </w:r>
      <w:commentRangeStart w:id="171"/>
      <w:commentRangeStart w:id="172"/>
      <w:r w:rsidR="003A0A9F">
        <w:t>Evaluating factors associated with condition hotspots</w:t>
      </w:r>
      <w:ins w:id="173" w:author="Max Lindmark" w:date="2022-04-07T09:20:00Z">
        <w:r w:rsidR="00051D42">
          <w:t xml:space="preserve"> </w:t>
        </w:r>
      </w:ins>
      <w:r w:rsidR="003A0A9F">
        <w:t xml:space="preserve">would help </w:t>
      </w:r>
      <w:commentRangeStart w:id="174"/>
      <w:commentRangeStart w:id="175"/>
      <w:commentRangeEnd w:id="174"/>
      <w:r w:rsidR="009D1B42">
        <w:rPr>
          <w:rStyle w:val="CommentReference"/>
        </w:rPr>
        <w:commentReference w:id="174"/>
      </w:r>
      <w:commentRangeEnd w:id="175"/>
      <w:r w:rsidR="00BC1E01">
        <w:rPr>
          <w:rStyle w:val="CommentReference"/>
        </w:rPr>
        <w:commentReference w:id="175"/>
      </w:r>
      <w:r w:rsidR="00D607CE" w:rsidRPr="00C038C3">
        <w:t xml:space="preserve">understand the role of </w:t>
      </w:r>
      <w:r w:rsidR="002032C3" w:rsidRPr="00C038C3">
        <w:t>fine</w:t>
      </w:r>
      <w:r w:rsidR="006756C5">
        <w:t>-</w:t>
      </w:r>
      <w:r w:rsidR="002032C3" w:rsidRPr="00C038C3">
        <w:t>sc</w:t>
      </w:r>
      <w:r w:rsidR="00C557E4" w:rsidRPr="00C038C3">
        <w:t>a</w:t>
      </w:r>
      <w:r w:rsidR="002032C3" w:rsidRPr="00C038C3">
        <w:t xml:space="preserve">le </w:t>
      </w:r>
      <w:r w:rsidR="004539DA" w:rsidRPr="00C038C3">
        <w:t xml:space="preserve">food availability </w:t>
      </w:r>
      <w:r w:rsidR="00537C0E" w:rsidRPr="00C038C3">
        <w:t>for condition</w:t>
      </w:r>
      <w:r w:rsidR="00C557E4" w:rsidRPr="00C038C3">
        <w:t xml:space="preserve">. </w:t>
      </w:r>
      <w:commentRangeEnd w:id="171"/>
      <w:r w:rsidR="009B482B">
        <w:rPr>
          <w:rStyle w:val="CommentReference"/>
        </w:rPr>
        <w:commentReference w:id="171"/>
      </w:r>
      <w:commentRangeEnd w:id="172"/>
      <w:r w:rsidR="003452DD">
        <w:rPr>
          <w:rStyle w:val="CommentReference"/>
        </w:rPr>
        <w:commentReference w:id="172"/>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03113B">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03113B">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A3B8F" w:rsidRPr="00C038C3">
        <w:t>(</w:t>
      </w:r>
      <w:proofErr w:type="spellStart"/>
      <w:r w:rsidR="00FA3B8F" w:rsidRPr="00C038C3">
        <w:t>Eero</w:t>
      </w:r>
      <w:proofErr w:type="spellEnd"/>
      <w:r w:rsidR="00FA3B8F" w:rsidRPr="00C038C3">
        <w:t xml:space="preserve"> </w:t>
      </w:r>
      <w:r w:rsidR="00FA3B8F" w:rsidRPr="00C038C3">
        <w:rPr>
          <w:i/>
          <w:iCs/>
        </w:rPr>
        <w:t>et al.</w:t>
      </w:r>
      <w:r w:rsidR="00FA3B8F" w:rsidRPr="00C038C3">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w:t>
      </w:r>
      <w:commentRangeStart w:id="176"/>
      <w:commentRangeStart w:id="177"/>
      <w:r w:rsidRPr="00C038C3">
        <w:t xml:space="preserve">and data </w:t>
      </w:r>
      <w:commentRangeEnd w:id="176"/>
      <w:r w:rsidRPr="00C038C3">
        <w:rPr>
          <w:rStyle w:val="CommentReference"/>
        </w:rPr>
        <w:commentReference w:id="176"/>
      </w:r>
      <w:commentRangeEnd w:id="177"/>
      <w:r w:rsidRPr="00C038C3">
        <w:rPr>
          <w:rStyle w:val="CommentReference"/>
        </w:rPr>
        <w:commentReference w:id="177"/>
      </w:r>
      <w:r w:rsidRPr="00C038C3">
        <w:t xml:space="preserve">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78" w:name="_jwygf3u2rl9s" w:colFirst="0" w:colLast="0"/>
      <w:bookmarkEnd w:id="178"/>
      <w:r w:rsidRPr="00C038C3">
        <w:rPr>
          <w:b/>
          <w:sz w:val="28"/>
          <w:szCs w:val="28"/>
        </w:rPr>
        <w:t>Literature cited</w:t>
      </w:r>
    </w:p>
    <w:p w14:paraId="2F754C55" w14:textId="77777777" w:rsidR="00976AD7" w:rsidRPr="00976AD7" w:rsidRDefault="00C70AF8" w:rsidP="00976AD7">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proofErr w:type="spellStart"/>
      <w:r w:rsidR="00976AD7" w:rsidRPr="00976AD7">
        <w:rPr>
          <w:lang w:val="en-GB"/>
        </w:rPr>
        <w:t>Almroth-Rosell</w:t>
      </w:r>
      <w:proofErr w:type="spellEnd"/>
      <w:r w:rsidR="00976AD7" w:rsidRPr="00976AD7">
        <w:rPr>
          <w:lang w:val="en-GB"/>
        </w:rPr>
        <w:t xml:space="preserve">, E., </w:t>
      </w:r>
      <w:proofErr w:type="spellStart"/>
      <w:r w:rsidR="00976AD7" w:rsidRPr="00976AD7">
        <w:rPr>
          <w:lang w:val="en-GB"/>
        </w:rPr>
        <w:t>Eilola</w:t>
      </w:r>
      <w:proofErr w:type="spellEnd"/>
      <w:r w:rsidR="00976AD7" w:rsidRPr="00976AD7">
        <w:rPr>
          <w:lang w:val="en-GB"/>
        </w:rPr>
        <w:t xml:space="preserve">, K., </w:t>
      </w:r>
      <w:proofErr w:type="spellStart"/>
      <w:r w:rsidR="00976AD7" w:rsidRPr="00976AD7">
        <w:rPr>
          <w:lang w:val="en-GB"/>
        </w:rPr>
        <w:t>Hordoir</w:t>
      </w:r>
      <w:proofErr w:type="spellEnd"/>
      <w:r w:rsidR="00976AD7" w:rsidRPr="00976AD7">
        <w:rPr>
          <w:lang w:val="en-GB"/>
        </w:rPr>
        <w:t>, R., Meier, H. E. M., and Hall, P. O. J. 2011. Transport of fresh and resuspended particulate organic material in the Baltic Sea — a model study. Journal of Marine Systems, 87: 1–12.</w:t>
      </w:r>
    </w:p>
    <w:p w14:paraId="41FE2B73" w14:textId="77777777" w:rsidR="00976AD7" w:rsidRPr="00976AD7" w:rsidRDefault="00976AD7" w:rsidP="00976AD7">
      <w:pPr>
        <w:pStyle w:val="Bibliography"/>
        <w:rPr>
          <w:lang w:val="en-GB"/>
        </w:rPr>
      </w:pPr>
      <w:r w:rsidRPr="00976AD7">
        <w:rPr>
          <w:lang w:val="en-GB"/>
        </w:rPr>
        <w:t xml:space="preserve">Anderson, S. C., Keppel, E. A., and Edwards, A. M. 2019. A reproducible data synopsis for over 100 species of British Columbia groundfish. Doc. 2019/041. DFO Can. Sci. </w:t>
      </w:r>
      <w:proofErr w:type="spellStart"/>
      <w:r w:rsidRPr="00976AD7">
        <w:rPr>
          <w:lang w:val="en-GB"/>
        </w:rPr>
        <w:t>Advis</w:t>
      </w:r>
      <w:proofErr w:type="spellEnd"/>
      <w:r w:rsidRPr="00976AD7">
        <w:rPr>
          <w:lang w:val="en-GB"/>
        </w:rPr>
        <w:t>. Sec. Res. &lt;www.dfo-mpo.gc.ca/csas-sccs/Publications/ResDocs-DocRech/2019/2019_041-eng.html&gt;.</w:t>
      </w:r>
    </w:p>
    <w:p w14:paraId="4ED5BB0F" w14:textId="77777777" w:rsidR="00976AD7" w:rsidRPr="00976AD7" w:rsidRDefault="00976AD7" w:rsidP="00976AD7">
      <w:pPr>
        <w:pStyle w:val="Bibliography"/>
        <w:rPr>
          <w:lang w:val="en-GB"/>
        </w:rPr>
      </w:pPr>
      <w:r w:rsidRPr="00976AD7">
        <w:rPr>
          <w:lang w:val="en-GB"/>
        </w:rPr>
        <w:t xml:space="preserve">Anderson, S. C., and Ward, E. J. 2019. Black swans in space: </w:t>
      </w:r>
      <w:proofErr w:type="spellStart"/>
      <w:r w:rsidRPr="00976AD7">
        <w:rPr>
          <w:lang w:val="en-GB"/>
        </w:rPr>
        <w:t>modeling</w:t>
      </w:r>
      <w:proofErr w:type="spellEnd"/>
      <w:r w:rsidRPr="00976AD7">
        <w:rPr>
          <w:lang w:val="en-GB"/>
        </w:rPr>
        <w:t xml:space="preserve"> spatiotemporal processes with extremes. Ecology, 100: e02403.</w:t>
      </w:r>
    </w:p>
    <w:p w14:paraId="787617F2" w14:textId="77777777" w:rsidR="00976AD7" w:rsidRPr="00976AD7" w:rsidRDefault="00976AD7" w:rsidP="00976AD7">
      <w:pPr>
        <w:pStyle w:val="Bibliography"/>
        <w:rPr>
          <w:lang w:val="en-GB"/>
        </w:rPr>
      </w:pPr>
      <w:r w:rsidRPr="00976AD7">
        <w:rPr>
          <w:lang w:val="en-GB"/>
        </w:rPr>
        <w:lastRenderedPageBreak/>
        <w:t xml:space="preserve">Anderson, S. C., Ward, E. J., Barnett, L. A. K., and English, P. A. 2021. </w:t>
      </w:r>
      <w:proofErr w:type="spellStart"/>
      <w:r w:rsidRPr="00976AD7">
        <w:rPr>
          <w:lang w:val="en-GB"/>
        </w:rPr>
        <w:t>sdmTMB</w:t>
      </w:r>
      <w:proofErr w:type="spellEnd"/>
      <w:r w:rsidRPr="00976AD7">
        <w:rPr>
          <w:lang w:val="en-GB"/>
        </w:rPr>
        <w:t>: spatiotemporal species distribution GLMMs with ‘TMB’. https://pbs-assess.github.io/sdmTMB/index.html.</w:t>
      </w:r>
    </w:p>
    <w:p w14:paraId="65819586" w14:textId="77777777" w:rsidR="00976AD7" w:rsidRPr="00976AD7" w:rsidRDefault="00976AD7" w:rsidP="00976AD7">
      <w:pPr>
        <w:pStyle w:val="Bibliography"/>
        <w:rPr>
          <w:lang w:val="en-GB"/>
        </w:rPr>
      </w:pPr>
      <w:r w:rsidRPr="00976AD7">
        <w:rPr>
          <w:lang w:val="en-GB"/>
        </w:rPr>
        <w:t xml:space="preserve">Anderson, S. C., Ward, E. J., English, P. A., and Barnett, L. A. K. 2022, March 27. </w:t>
      </w:r>
      <w:proofErr w:type="spellStart"/>
      <w:r w:rsidRPr="00976AD7">
        <w:rPr>
          <w:lang w:val="en-GB"/>
        </w:rPr>
        <w:t>sdmTMB</w:t>
      </w:r>
      <w:proofErr w:type="spellEnd"/>
      <w:r w:rsidRPr="00976AD7">
        <w:rPr>
          <w:lang w:val="en-GB"/>
        </w:rPr>
        <w:t xml:space="preserve">: an R package for fast, flexible, and user-friendly generalized linear mixed effects models with spatial and spatiotemporal random fields. </w:t>
      </w:r>
      <w:proofErr w:type="spellStart"/>
      <w:r w:rsidRPr="00976AD7">
        <w:rPr>
          <w:lang w:val="en-GB"/>
        </w:rPr>
        <w:t>bioRxiv</w:t>
      </w:r>
      <w:proofErr w:type="spellEnd"/>
      <w:r w:rsidRPr="00976AD7">
        <w:rPr>
          <w:lang w:val="en-GB"/>
        </w:rPr>
        <w:t>. https://www.biorxiv.org/content/10.1101/2022.03.24.485545v1 (Accessed 27 March 2022).</w:t>
      </w:r>
    </w:p>
    <w:p w14:paraId="37522433" w14:textId="77777777" w:rsidR="00976AD7" w:rsidRPr="00976AD7" w:rsidRDefault="00976AD7" w:rsidP="00976AD7">
      <w:pPr>
        <w:pStyle w:val="Bibliography"/>
        <w:rPr>
          <w:lang w:val="en-GB"/>
        </w:rPr>
      </w:pPr>
      <w:proofErr w:type="spellStart"/>
      <w:r w:rsidRPr="00976AD7">
        <w:rPr>
          <w:lang w:val="en-GB"/>
        </w:rPr>
        <w:t>Aro</w:t>
      </w:r>
      <w:proofErr w:type="spellEnd"/>
      <w:r w:rsidRPr="00976AD7">
        <w:rPr>
          <w:lang w:val="en-GB"/>
        </w:rPr>
        <w:t xml:space="preserve">, E. 1989. A review of fish migration patterns in the Baltic. Rap. Proc.-verb. Re. Cons. Int. </w:t>
      </w:r>
      <w:proofErr w:type="spellStart"/>
      <w:r w:rsidRPr="00976AD7">
        <w:rPr>
          <w:lang w:val="en-GB"/>
        </w:rPr>
        <w:t>Explor</w:t>
      </w:r>
      <w:proofErr w:type="spellEnd"/>
      <w:r w:rsidRPr="00976AD7">
        <w:rPr>
          <w:lang w:val="en-GB"/>
        </w:rPr>
        <w:t>. Mer, 190: 72–96.</w:t>
      </w:r>
    </w:p>
    <w:p w14:paraId="65438F4B" w14:textId="77777777" w:rsidR="00976AD7" w:rsidRPr="00976AD7" w:rsidRDefault="00976AD7" w:rsidP="00976AD7">
      <w:pPr>
        <w:pStyle w:val="Bibliography"/>
        <w:rPr>
          <w:lang w:val="en-GB"/>
        </w:rPr>
      </w:pPr>
      <w:r w:rsidRPr="00976AD7">
        <w:rPr>
          <w:lang w:val="en-GB"/>
        </w:rPr>
        <w:t>Belkin, I. M. 2009. Rapid warming of large marine ecosystems. Progress in Oceanography, 81: 207–213.</w:t>
      </w:r>
    </w:p>
    <w:p w14:paraId="6BDD171F" w14:textId="77777777" w:rsidR="00976AD7" w:rsidRPr="00976AD7" w:rsidRDefault="00976AD7" w:rsidP="00976AD7">
      <w:pPr>
        <w:pStyle w:val="Bibliography"/>
        <w:rPr>
          <w:lang w:val="en-GB"/>
        </w:rPr>
      </w:pPr>
      <w:r w:rsidRPr="00976AD7">
        <w:rPr>
          <w:lang w:val="en-GB"/>
        </w:rPr>
        <w:t>Brander, K. 2020. Reduced growth in Baltic Sea cod may be due to mild hypoxia. ICES Journal of Marine Science, 77: 2003–2005. Oxford Academic.</w:t>
      </w:r>
    </w:p>
    <w:p w14:paraId="1BCCE92A" w14:textId="77777777" w:rsidR="00976AD7" w:rsidRPr="00976AD7" w:rsidRDefault="00976AD7" w:rsidP="00976AD7">
      <w:pPr>
        <w:pStyle w:val="Bibliography"/>
        <w:rPr>
          <w:lang w:val="en-GB"/>
        </w:rPr>
      </w:pPr>
      <w:proofErr w:type="spellStart"/>
      <w:r w:rsidRPr="00976AD7">
        <w:rPr>
          <w:lang w:val="en-GB"/>
        </w:rPr>
        <w:t>Breitburg</w:t>
      </w:r>
      <w:proofErr w:type="spellEnd"/>
      <w:r w:rsidRPr="00976AD7">
        <w:rPr>
          <w:lang w:val="en-GB"/>
        </w:rPr>
        <w:t>, D. 2002. Effects of hypoxia, and the balance between hypoxia and enrichment, on coastal fishes and fisheries. Estuaries, 25: 767–781.</w:t>
      </w:r>
    </w:p>
    <w:p w14:paraId="1F19AF20" w14:textId="77777777" w:rsidR="00976AD7" w:rsidRPr="00976AD7" w:rsidRDefault="00976AD7" w:rsidP="00976AD7">
      <w:pPr>
        <w:pStyle w:val="Bibliography"/>
        <w:rPr>
          <w:lang w:val="en-GB"/>
        </w:rPr>
      </w:pPr>
      <w:r w:rsidRPr="00976AD7">
        <w:rPr>
          <w:lang w:val="en-GB"/>
        </w:rPr>
        <w:t xml:space="preserve">Cardinale, M., and Arrhenius, F. 2000. Decreasing weight-at-age of Atlantic herring (Clupea </w:t>
      </w:r>
      <w:proofErr w:type="spellStart"/>
      <w:r w:rsidRPr="00976AD7">
        <w:rPr>
          <w:lang w:val="en-GB"/>
        </w:rPr>
        <w:t>harengus</w:t>
      </w:r>
      <w:proofErr w:type="spellEnd"/>
      <w:r w:rsidRPr="00976AD7">
        <w:rPr>
          <w:lang w:val="en-GB"/>
        </w:rPr>
        <w:t>) from the Baltic Sea between 1986 and 1996: a statistical analysis. ICES Journal of Marine Science, 57: 882–893. Oxford Academic.</w:t>
      </w:r>
    </w:p>
    <w:p w14:paraId="37602150" w14:textId="77777777" w:rsidR="00976AD7" w:rsidRPr="00976AD7" w:rsidRDefault="00976AD7" w:rsidP="00976AD7">
      <w:pPr>
        <w:pStyle w:val="Bibliography"/>
        <w:rPr>
          <w:lang w:val="en-GB"/>
        </w:rPr>
      </w:pPr>
      <w:r w:rsidRPr="00976AD7">
        <w:rPr>
          <w:lang w:val="en-GB"/>
        </w:rPr>
        <w:t>Carstensen, J., Andersen, J. H., Gustafsson, B. G., and Conley, D. J. 2014. Deoxygenation of the Baltic Sea during the last century. Proceedings of the National Academy of Sciences, 111: 5628–5633. National Academy of Sciences.</w:t>
      </w:r>
    </w:p>
    <w:p w14:paraId="7DEAC6DC" w14:textId="77777777" w:rsidR="00976AD7" w:rsidRPr="00935135" w:rsidRDefault="00976AD7" w:rsidP="00976AD7">
      <w:pPr>
        <w:pStyle w:val="Bibliography"/>
        <w:rPr>
          <w:lang w:val="sv-SE"/>
        </w:rPr>
      </w:pPr>
      <w:proofErr w:type="spellStart"/>
      <w:r w:rsidRPr="00976AD7">
        <w:rPr>
          <w:lang w:val="en-GB"/>
        </w:rPr>
        <w:t>Casini</w:t>
      </w:r>
      <w:proofErr w:type="spellEnd"/>
      <w:r w:rsidRPr="00976AD7">
        <w:rPr>
          <w:lang w:val="en-GB"/>
        </w:rPr>
        <w:t xml:space="preserve">, M., Cardinale, M., and </w:t>
      </w:r>
      <w:proofErr w:type="spellStart"/>
      <w:r w:rsidRPr="00976AD7">
        <w:rPr>
          <w:lang w:val="en-GB"/>
        </w:rPr>
        <w:t>Hjelm</w:t>
      </w:r>
      <w:proofErr w:type="spellEnd"/>
      <w:r w:rsidRPr="00976AD7">
        <w:rPr>
          <w:lang w:val="en-GB"/>
        </w:rPr>
        <w:t xml:space="preserve">, J. 2006. Inter-annual variation in herring, Clupea </w:t>
      </w:r>
      <w:proofErr w:type="spellStart"/>
      <w:r w:rsidRPr="00976AD7">
        <w:rPr>
          <w:lang w:val="en-GB"/>
        </w:rPr>
        <w:t>harengus</w:t>
      </w:r>
      <w:proofErr w:type="spellEnd"/>
      <w:r w:rsidRPr="00976AD7">
        <w:rPr>
          <w:lang w:val="en-GB"/>
        </w:rPr>
        <w:t xml:space="preserve">, and sprat, Sprattus </w:t>
      </w:r>
      <w:proofErr w:type="spellStart"/>
      <w:r w:rsidRPr="00976AD7">
        <w:rPr>
          <w:lang w:val="en-GB"/>
        </w:rPr>
        <w:t>sprattus</w:t>
      </w:r>
      <w:proofErr w:type="spellEnd"/>
      <w:r w:rsidRPr="00976AD7">
        <w:rPr>
          <w:lang w:val="en-GB"/>
        </w:rPr>
        <w:t xml:space="preserve">, condition in the central Baltic Sea: what gives the tune? </w:t>
      </w:r>
      <w:proofErr w:type="spellStart"/>
      <w:r w:rsidRPr="00935135">
        <w:rPr>
          <w:lang w:val="sv-SE"/>
        </w:rPr>
        <w:t>Oikos</w:t>
      </w:r>
      <w:proofErr w:type="spellEnd"/>
      <w:r w:rsidRPr="00935135">
        <w:rPr>
          <w:lang w:val="sv-SE"/>
        </w:rPr>
        <w:t>, 112: 638–650.</w:t>
      </w:r>
    </w:p>
    <w:p w14:paraId="32DBED18" w14:textId="77777777" w:rsidR="00976AD7" w:rsidRPr="00935135" w:rsidRDefault="00976AD7" w:rsidP="00976AD7">
      <w:pPr>
        <w:pStyle w:val="Bibliography"/>
        <w:rPr>
          <w:lang w:val="sv-SE"/>
        </w:rPr>
      </w:pPr>
      <w:proofErr w:type="spellStart"/>
      <w:r w:rsidRPr="00935135">
        <w:rPr>
          <w:lang w:val="sv-SE"/>
        </w:rPr>
        <w:t>Casini</w:t>
      </w:r>
      <w:proofErr w:type="spellEnd"/>
      <w:r w:rsidRPr="00935135">
        <w:rPr>
          <w:lang w:val="sv-SE"/>
        </w:rPr>
        <w:t xml:space="preserve">, M., </w:t>
      </w:r>
      <w:proofErr w:type="spellStart"/>
      <w:r w:rsidRPr="00935135">
        <w:rPr>
          <w:lang w:val="sv-SE"/>
        </w:rPr>
        <w:t>Kornilovs</w:t>
      </w:r>
      <w:proofErr w:type="spellEnd"/>
      <w:r w:rsidRPr="00935135">
        <w:rPr>
          <w:lang w:val="sv-SE"/>
        </w:rPr>
        <w:t xml:space="preserve">, G., </w:t>
      </w:r>
      <w:proofErr w:type="spellStart"/>
      <w:r w:rsidRPr="00935135">
        <w:rPr>
          <w:lang w:val="sv-SE"/>
        </w:rPr>
        <w:t>Cardinale</w:t>
      </w:r>
      <w:proofErr w:type="spellEnd"/>
      <w:r w:rsidRPr="00935135">
        <w:rPr>
          <w:lang w:val="sv-SE"/>
        </w:rPr>
        <w:t xml:space="preserve">, M., </w:t>
      </w:r>
      <w:proofErr w:type="spellStart"/>
      <w:r w:rsidRPr="00935135">
        <w:rPr>
          <w:lang w:val="sv-SE"/>
        </w:rPr>
        <w:t>Möllmann</w:t>
      </w:r>
      <w:proofErr w:type="spellEnd"/>
      <w:r w:rsidRPr="00935135">
        <w:rPr>
          <w:lang w:val="sv-SE"/>
        </w:rPr>
        <w:t xml:space="preserve">, C., </w:t>
      </w:r>
      <w:proofErr w:type="spellStart"/>
      <w:r w:rsidRPr="00935135">
        <w:rPr>
          <w:lang w:val="sv-SE"/>
        </w:rPr>
        <w:t>Grygiel</w:t>
      </w:r>
      <w:proofErr w:type="spellEnd"/>
      <w:r w:rsidRPr="00935135">
        <w:rPr>
          <w:lang w:val="sv-SE"/>
        </w:rPr>
        <w:t xml:space="preserve">, W., Jonsson, P., Raid, T., </w:t>
      </w:r>
      <w:r w:rsidRPr="00935135">
        <w:rPr>
          <w:i/>
          <w:iCs/>
          <w:lang w:val="sv-SE"/>
        </w:rPr>
        <w:t>et al.</w:t>
      </w:r>
      <w:r w:rsidRPr="00935135">
        <w:rPr>
          <w:lang w:val="sv-SE"/>
        </w:rPr>
        <w:t xml:space="preserve"> 2011. </w:t>
      </w:r>
      <w:r w:rsidRPr="00976AD7">
        <w:rPr>
          <w:lang w:val="en-GB"/>
        </w:rPr>
        <w:t xml:space="preserve">Spatial and temporal density dependence regulates the condition of central Baltic Sea clupeids: compelling evidence using an extensive international acoustic survey. </w:t>
      </w:r>
      <w:r w:rsidRPr="00935135">
        <w:rPr>
          <w:lang w:val="sv-SE"/>
        </w:rPr>
        <w:t xml:space="preserve">Population </w:t>
      </w:r>
      <w:proofErr w:type="spellStart"/>
      <w:r w:rsidRPr="00935135">
        <w:rPr>
          <w:lang w:val="sv-SE"/>
        </w:rPr>
        <w:t>Ecology</w:t>
      </w:r>
      <w:proofErr w:type="spellEnd"/>
      <w:r w:rsidRPr="00935135">
        <w:rPr>
          <w:lang w:val="sv-SE"/>
        </w:rPr>
        <w:t>, 53: 511–523.</w:t>
      </w:r>
    </w:p>
    <w:p w14:paraId="3A237F45" w14:textId="77777777" w:rsidR="00976AD7" w:rsidRPr="00976AD7" w:rsidRDefault="00976AD7" w:rsidP="00976AD7">
      <w:pPr>
        <w:pStyle w:val="Bibliography"/>
        <w:rPr>
          <w:lang w:val="en-GB"/>
        </w:rPr>
      </w:pPr>
      <w:proofErr w:type="spellStart"/>
      <w:r w:rsidRPr="00935135">
        <w:rPr>
          <w:lang w:val="sv-SE"/>
        </w:rPr>
        <w:t>Casini</w:t>
      </w:r>
      <w:proofErr w:type="spellEnd"/>
      <w:r w:rsidRPr="00935135">
        <w:rPr>
          <w:lang w:val="sv-SE"/>
        </w:rPr>
        <w:t xml:space="preserve">, M., </w:t>
      </w:r>
      <w:proofErr w:type="spellStart"/>
      <w:r w:rsidRPr="00935135">
        <w:rPr>
          <w:lang w:val="sv-SE"/>
        </w:rPr>
        <w:t>Käll</w:t>
      </w:r>
      <w:proofErr w:type="spellEnd"/>
      <w:r w:rsidRPr="00935135">
        <w:rPr>
          <w:lang w:val="sv-SE"/>
        </w:rPr>
        <w:t xml:space="preserve">, F., Hansson, M., </w:t>
      </w:r>
      <w:proofErr w:type="spellStart"/>
      <w:r w:rsidRPr="00935135">
        <w:rPr>
          <w:lang w:val="sv-SE"/>
        </w:rPr>
        <w:t>Plikshs</w:t>
      </w:r>
      <w:proofErr w:type="spellEnd"/>
      <w:r w:rsidRPr="00935135">
        <w:rPr>
          <w:lang w:val="sv-SE"/>
        </w:rPr>
        <w:t xml:space="preserve">, M., Baranova, T., Karlsson, O., Lundström, K., </w:t>
      </w:r>
      <w:r w:rsidRPr="00935135">
        <w:rPr>
          <w:i/>
          <w:iCs/>
          <w:lang w:val="sv-SE"/>
        </w:rPr>
        <w:t>et al.</w:t>
      </w:r>
      <w:r w:rsidRPr="00935135">
        <w:rPr>
          <w:lang w:val="sv-SE"/>
        </w:rPr>
        <w:t xml:space="preserve"> 2016a. </w:t>
      </w:r>
      <w:r w:rsidRPr="00976AD7">
        <w:rPr>
          <w:lang w:val="en-GB"/>
        </w:rPr>
        <w:t>Hypoxic areas, density-dependence and food limitation drive the body condition of a heavily exploited marine fish predator. Royal Society Open Science, 3: 160416.</w:t>
      </w:r>
    </w:p>
    <w:p w14:paraId="7ED653D4" w14:textId="77777777" w:rsidR="00976AD7" w:rsidRPr="00976AD7" w:rsidRDefault="00976AD7" w:rsidP="00976AD7">
      <w:pPr>
        <w:pStyle w:val="Bibliography"/>
        <w:rPr>
          <w:lang w:val="en-GB"/>
        </w:rPr>
      </w:pPr>
      <w:proofErr w:type="spellStart"/>
      <w:r w:rsidRPr="00976AD7">
        <w:rPr>
          <w:lang w:val="en-GB"/>
        </w:rPr>
        <w:t>Casini</w:t>
      </w:r>
      <w:proofErr w:type="spellEnd"/>
      <w:r w:rsidRPr="00976AD7">
        <w:rPr>
          <w:lang w:val="en-GB"/>
        </w:rPr>
        <w:t xml:space="preserve">, M., </w:t>
      </w:r>
      <w:proofErr w:type="spellStart"/>
      <w:r w:rsidRPr="00976AD7">
        <w:rPr>
          <w:lang w:val="en-GB"/>
        </w:rPr>
        <w:t>Eero</w:t>
      </w:r>
      <w:proofErr w:type="spellEnd"/>
      <w:r w:rsidRPr="00976AD7">
        <w:rPr>
          <w:lang w:val="en-GB"/>
        </w:rPr>
        <w:t xml:space="preserve">, M., </w:t>
      </w:r>
      <w:proofErr w:type="spellStart"/>
      <w:r w:rsidRPr="00976AD7">
        <w:rPr>
          <w:lang w:val="en-GB"/>
        </w:rPr>
        <w:t>Carlshamre</w:t>
      </w:r>
      <w:proofErr w:type="spellEnd"/>
      <w:r w:rsidRPr="00976AD7">
        <w:rPr>
          <w:lang w:val="en-GB"/>
        </w:rPr>
        <w:t xml:space="preserve">, S., and </w:t>
      </w:r>
      <w:proofErr w:type="spellStart"/>
      <w:r w:rsidRPr="00976AD7">
        <w:rPr>
          <w:lang w:val="en-GB"/>
        </w:rPr>
        <w:t>Lövgren</w:t>
      </w:r>
      <w:proofErr w:type="spellEnd"/>
      <w:r w:rsidRPr="00976AD7">
        <w:rPr>
          <w:lang w:val="en-GB"/>
        </w:rPr>
        <w:t>, J. 2016b. Using alternative biological information in stock assessment: condition-corrected natural mortality of Eastern Baltic cod. ICES Journal of Marine Science, 73: 2625–2631. Oxford Academic.</w:t>
      </w:r>
    </w:p>
    <w:p w14:paraId="7F5ADD14" w14:textId="77777777" w:rsidR="00976AD7" w:rsidRPr="00976AD7" w:rsidRDefault="00976AD7" w:rsidP="00976AD7">
      <w:pPr>
        <w:pStyle w:val="Bibliography"/>
        <w:rPr>
          <w:lang w:val="en-GB"/>
        </w:rPr>
      </w:pPr>
      <w:proofErr w:type="spellStart"/>
      <w:r w:rsidRPr="00976AD7">
        <w:rPr>
          <w:lang w:val="en-GB"/>
        </w:rPr>
        <w:t>Casini</w:t>
      </w:r>
      <w:proofErr w:type="spellEnd"/>
      <w:r w:rsidRPr="00976AD7">
        <w:rPr>
          <w:lang w:val="en-GB"/>
        </w:rPr>
        <w:t>, M., Hansson, M., Orio, A., and Limburg, K. 2020. Changes in population depth distribution and oxygen stratification explain the current low condition of the Eastern Baltic Sea cod (</w:t>
      </w:r>
      <w:r w:rsidRPr="00976AD7">
        <w:rPr>
          <w:i/>
          <w:iCs/>
          <w:lang w:val="en-GB"/>
        </w:rPr>
        <w:t xml:space="preserve">Gadus </w:t>
      </w:r>
      <w:proofErr w:type="spellStart"/>
      <w:r w:rsidRPr="00976AD7">
        <w:rPr>
          <w:i/>
          <w:iCs/>
          <w:lang w:val="en-GB"/>
        </w:rPr>
        <w:t>morhua</w:t>
      </w:r>
      <w:proofErr w:type="spellEnd"/>
      <w:r w:rsidRPr="00976AD7">
        <w:rPr>
          <w:lang w:val="en-GB"/>
        </w:rPr>
        <w:t xml:space="preserve">). </w:t>
      </w:r>
      <w:proofErr w:type="spellStart"/>
      <w:r w:rsidRPr="00976AD7">
        <w:rPr>
          <w:lang w:val="en-GB"/>
        </w:rPr>
        <w:t>Biogeosciences</w:t>
      </w:r>
      <w:proofErr w:type="spellEnd"/>
      <w:r w:rsidRPr="00976AD7">
        <w:rPr>
          <w:lang w:val="en-GB"/>
        </w:rPr>
        <w:t xml:space="preserve"> Discussions: 1–28. Copernicus GmbH.</w:t>
      </w:r>
    </w:p>
    <w:p w14:paraId="5BE04C37" w14:textId="77777777" w:rsidR="00976AD7" w:rsidRPr="00976AD7" w:rsidRDefault="00976AD7" w:rsidP="00976AD7">
      <w:pPr>
        <w:pStyle w:val="Bibliography"/>
        <w:rPr>
          <w:lang w:val="en-GB"/>
        </w:rPr>
      </w:pPr>
      <w:proofErr w:type="spellStart"/>
      <w:r w:rsidRPr="00976AD7">
        <w:rPr>
          <w:lang w:val="en-GB"/>
        </w:rPr>
        <w:t>Casini</w:t>
      </w:r>
      <w:proofErr w:type="spellEnd"/>
      <w:r w:rsidRPr="00976AD7">
        <w:rPr>
          <w:lang w:val="en-GB"/>
        </w:rPr>
        <w:t>, M., Hansson, M., Orio, A., and Limburg, K. 2021. Changes in population depth distribution and oxygen stratification are involved in the current low condition of the eastern Baltic Sea cod (</w:t>
      </w:r>
      <w:r w:rsidRPr="00976AD7">
        <w:rPr>
          <w:i/>
          <w:iCs/>
          <w:lang w:val="en-GB"/>
        </w:rPr>
        <w:t xml:space="preserve">Gadus </w:t>
      </w:r>
      <w:proofErr w:type="spellStart"/>
      <w:r w:rsidRPr="00976AD7">
        <w:rPr>
          <w:i/>
          <w:iCs/>
          <w:lang w:val="en-GB"/>
        </w:rPr>
        <w:t>morhua</w:t>
      </w:r>
      <w:proofErr w:type="spellEnd"/>
      <w:r w:rsidRPr="00976AD7">
        <w:rPr>
          <w:lang w:val="en-GB"/>
        </w:rPr>
        <w:t xml:space="preserve">). </w:t>
      </w:r>
      <w:proofErr w:type="spellStart"/>
      <w:r w:rsidRPr="00976AD7">
        <w:rPr>
          <w:lang w:val="en-GB"/>
        </w:rPr>
        <w:t>Biogeosciences</w:t>
      </w:r>
      <w:proofErr w:type="spellEnd"/>
      <w:r w:rsidRPr="00976AD7">
        <w:rPr>
          <w:lang w:val="en-GB"/>
        </w:rPr>
        <w:t>, 18: 1321–1331. Copernicus GmbH.</w:t>
      </w:r>
    </w:p>
    <w:p w14:paraId="46D8AEE0" w14:textId="77777777" w:rsidR="00976AD7" w:rsidRPr="00976AD7" w:rsidRDefault="00976AD7" w:rsidP="00976AD7">
      <w:pPr>
        <w:pStyle w:val="Bibliography"/>
        <w:rPr>
          <w:lang w:val="en-GB"/>
        </w:rPr>
      </w:pPr>
      <w:r w:rsidRPr="00976AD7">
        <w:rPr>
          <w:lang w:val="en-GB"/>
        </w:rPr>
        <w:t xml:space="preserve">Chabot, D., and </w:t>
      </w:r>
      <w:proofErr w:type="spellStart"/>
      <w:r w:rsidRPr="00976AD7">
        <w:rPr>
          <w:lang w:val="en-GB"/>
        </w:rPr>
        <w:t>Dutil</w:t>
      </w:r>
      <w:proofErr w:type="spellEnd"/>
      <w:r w:rsidRPr="00976AD7">
        <w:rPr>
          <w:lang w:val="en-GB"/>
        </w:rPr>
        <w:t>, J.-D. 1999. Reduced growth of Atlantic cod in non-lethal hypoxic conditions. Journal of Fish Biology, 55: 472–491.</w:t>
      </w:r>
    </w:p>
    <w:p w14:paraId="01B99980" w14:textId="77777777" w:rsidR="00976AD7" w:rsidRPr="00976AD7" w:rsidRDefault="00976AD7" w:rsidP="00976AD7">
      <w:pPr>
        <w:pStyle w:val="Bibliography"/>
        <w:rPr>
          <w:lang w:val="en-GB"/>
        </w:rPr>
      </w:pPr>
      <w:proofErr w:type="spellStart"/>
      <w:r w:rsidRPr="00976AD7">
        <w:rPr>
          <w:lang w:val="en-GB"/>
        </w:rPr>
        <w:t>Claireaux</w:t>
      </w:r>
      <w:proofErr w:type="spellEnd"/>
      <w:r w:rsidRPr="00976AD7">
        <w:rPr>
          <w:lang w:val="en-GB"/>
        </w:rPr>
        <w:t xml:space="preserve">, G., Webber, D. M., </w:t>
      </w:r>
      <w:proofErr w:type="spellStart"/>
      <w:r w:rsidRPr="00976AD7">
        <w:rPr>
          <w:lang w:val="en-GB"/>
        </w:rPr>
        <w:t>Lagardère</w:t>
      </w:r>
      <w:proofErr w:type="spellEnd"/>
      <w:r w:rsidRPr="00976AD7">
        <w:rPr>
          <w:lang w:val="en-GB"/>
        </w:rPr>
        <w:t xml:space="preserve">, J.-P., and Kerr, S. R. 2000. Influence of water temperature and oxygenation on the aerobic metabolic scope of Atlantic cod (Gadus </w:t>
      </w:r>
      <w:proofErr w:type="spellStart"/>
      <w:r w:rsidRPr="00976AD7">
        <w:rPr>
          <w:lang w:val="en-GB"/>
        </w:rPr>
        <w:t>morhua</w:t>
      </w:r>
      <w:proofErr w:type="spellEnd"/>
      <w:r w:rsidRPr="00976AD7">
        <w:rPr>
          <w:lang w:val="en-GB"/>
        </w:rPr>
        <w:t>). Journal of Sea Research, 44: 257–265.</w:t>
      </w:r>
    </w:p>
    <w:p w14:paraId="484279F9" w14:textId="77777777" w:rsidR="00976AD7" w:rsidRPr="00976AD7" w:rsidRDefault="00976AD7" w:rsidP="00976AD7">
      <w:pPr>
        <w:pStyle w:val="Bibliography"/>
        <w:rPr>
          <w:lang w:val="en-GB"/>
        </w:rPr>
      </w:pPr>
      <w:proofErr w:type="spellStart"/>
      <w:r w:rsidRPr="00976AD7">
        <w:rPr>
          <w:lang w:val="en-GB"/>
        </w:rPr>
        <w:lastRenderedPageBreak/>
        <w:t>Cressie</w:t>
      </w:r>
      <w:proofErr w:type="spellEnd"/>
      <w:r w:rsidRPr="00976AD7">
        <w:rPr>
          <w:lang w:val="en-GB"/>
        </w:rPr>
        <w:t xml:space="preserve">, N., and </w:t>
      </w:r>
      <w:proofErr w:type="spellStart"/>
      <w:r w:rsidRPr="00976AD7">
        <w:rPr>
          <w:lang w:val="en-GB"/>
        </w:rPr>
        <w:t>Wikle</w:t>
      </w:r>
      <w:proofErr w:type="spellEnd"/>
      <w:r w:rsidRPr="00976AD7">
        <w:rPr>
          <w:lang w:val="en-GB"/>
        </w:rPr>
        <w:t xml:space="preserve">, C. K. 2015. Statistics for </w:t>
      </w:r>
      <w:proofErr w:type="spellStart"/>
      <w:r w:rsidRPr="00976AD7">
        <w:rPr>
          <w:lang w:val="en-GB"/>
        </w:rPr>
        <w:t>Spatio</w:t>
      </w:r>
      <w:proofErr w:type="spellEnd"/>
      <w:r w:rsidRPr="00976AD7">
        <w:rPr>
          <w:lang w:val="en-GB"/>
        </w:rPr>
        <w:t>-Temporal Data. John Wiley &amp; Sons. 612 pp.</w:t>
      </w:r>
    </w:p>
    <w:p w14:paraId="394E2152" w14:textId="77777777" w:rsidR="00976AD7" w:rsidRPr="00976AD7" w:rsidRDefault="00976AD7" w:rsidP="00976AD7">
      <w:pPr>
        <w:pStyle w:val="Bibliography"/>
        <w:rPr>
          <w:lang w:val="en-GB"/>
        </w:rPr>
      </w:pPr>
      <w:r w:rsidRPr="00976AD7">
        <w:rPr>
          <w:lang w:val="en-GB"/>
        </w:rPr>
        <w:t>Diaz, R. J. 2001. Overview of Hypoxia around the World. Journal of Environmental Quality, 30: 275–281.</w:t>
      </w:r>
    </w:p>
    <w:p w14:paraId="05612BCC" w14:textId="77777777" w:rsidR="00976AD7" w:rsidRPr="00976AD7" w:rsidRDefault="00976AD7" w:rsidP="00976AD7">
      <w:pPr>
        <w:pStyle w:val="Bibliography"/>
        <w:rPr>
          <w:lang w:val="en-GB"/>
        </w:rPr>
      </w:pPr>
      <w:r w:rsidRPr="00976AD7">
        <w:rPr>
          <w:lang w:val="en-GB"/>
        </w:rPr>
        <w:t>Diaz, R. J., and Rosenberg, R. 2008. Spreading Dead Zones and Consequences for Marine Ecosystems. Science, 321: 926–929. American Association for the Advancement of Science.</w:t>
      </w:r>
    </w:p>
    <w:p w14:paraId="7BD9DEE3" w14:textId="77777777" w:rsidR="00976AD7" w:rsidRPr="00976AD7" w:rsidRDefault="00976AD7" w:rsidP="00976AD7">
      <w:pPr>
        <w:pStyle w:val="Bibliography"/>
        <w:rPr>
          <w:lang w:val="en-GB"/>
        </w:rPr>
      </w:pPr>
      <w:proofErr w:type="spellStart"/>
      <w:r w:rsidRPr="00976AD7">
        <w:rPr>
          <w:lang w:val="en-GB"/>
        </w:rPr>
        <w:t>Dutil</w:t>
      </w:r>
      <w:proofErr w:type="spellEnd"/>
      <w:r w:rsidRPr="00976AD7">
        <w:rPr>
          <w:lang w:val="en-GB"/>
        </w:rPr>
        <w:t xml:space="preserve">, J.-D., and Lambert, Y. 2000. Natural mortality from poor condition in Atlantic cod (Gadus </w:t>
      </w:r>
      <w:proofErr w:type="spellStart"/>
      <w:r w:rsidRPr="00976AD7">
        <w:rPr>
          <w:lang w:val="en-GB"/>
        </w:rPr>
        <w:t>morhua</w:t>
      </w:r>
      <w:proofErr w:type="spellEnd"/>
      <w:r w:rsidRPr="00976AD7">
        <w:rPr>
          <w:lang w:val="en-GB"/>
        </w:rPr>
        <w:t>). Canadian Journal of Fisheries and Aquatic Sciences. NRC Research Press Ottawa, Canada. https://cdnsciencepub.com/doi/abs/10.1139/f00-023 (Accessed 8 October 2020).</w:t>
      </w:r>
    </w:p>
    <w:p w14:paraId="7048A9FD" w14:textId="77777777" w:rsidR="00976AD7" w:rsidRPr="00976AD7" w:rsidRDefault="00976AD7" w:rsidP="00976AD7">
      <w:pPr>
        <w:pStyle w:val="Bibliography"/>
        <w:rPr>
          <w:lang w:val="en-GB"/>
        </w:rPr>
      </w:pPr>
      <w:proofErr w:type="spellStart"/>
      <w:r w:rsidRPr="00976AD7">
        <w:rPr>
          <w:lang w:val="en-GB"/>
        </w:rPr>
        <w:t>Eero</w:t>
      </w:r>
      <w:proofErr w:type="spellEnd"/>
      <w:r w:rsidRPr="00976AD7">
        <w:rPr>
          <w:lang w:val="en-GB"/>
        </w:rPr>
        <w:t xml:space="preserve">, M., </w:t>
      </w:r>
      <w:proofErr w:type="spellStart"/>
      <w:r w:rsidRPr="00976AD7">
        <w:rPr>
          <w:lang w:val="en-GB"/>
        </w:rPr>
        <w:t>Vinther</w:t>
      </w:r>
      <w:proofErr w:type="spellEnd"/>
      <w:r w:rsidRPr="00976AD7">
        <w:rPr>
          <w:lang w:val="en-GB"/>
        </w:rPr>
        <w:t xml:space="preserve">, M., </w:t>
      </w:r>
      <w:proofErr w:type="spellStart"/>
      <w:r w:rsidRPr="00976AD7">
        <w:rPr>
          <w:lang w:val="en-GB"/>
        </w:rPr>
        <w:t>Haslob</w:t>
      </w:r>
      <w:proofErr w:type="spellEnd"/>
      <w:r w:rsidRPr="00976AD7">
        <w:rPr>
          <w:lang w:val="en-GB"/>
        </w:rPr>
        <w:t xml:space="preserve">, H., </w:t>
      </w:r>
      <w:proofErr w:type="spellStart"/>
      <w:r w:rsidRPr="00976AD7">
        <w:rPr>
          <w:lang w:val="en-GB"/>
        </w:rPr>
        <w:t>Huwer</w:t>
      </w:r>
      <w:proofErr w:type="spellEnd"/>
      <w:r w:rsidRPr="00976AD7">
        <w:rPr>
          <w:lang w:val="en-GB"/>
        </w:rPr>
        <w:t xml:space="preserve">, B., </w:t>
      </w:r>
      <w:proofErr w:type="spellStart"/>
      <w:r w:rsidRPr="00976AD7">
        <w:rPr>
          <w:lang w:val="en-GB"/>
        </w:rPr>
        <w:t>Casini</w:t>
      </w:r>
      <w:proofErr w:type="spellEnd"/>
      <w:r w:rsidRPr="00976AD7">
        <w:rPr>
          <w:lang w:val="en-GB"/>
        </w:rPr>
        <w:t xml:space="preserve">, M., </w:t>
      </w:r>
      <w:proofErr w:type="spellStart"/>
      <w:r w:rsidRPr="00976AD7">
        <w:rPr>
          <w:lang w:val="en-GB"/>
        </w:rPr>
        <w:t>Storr</w:t>
      </w:r>
      <w:proofErr w:type="spellEnd"/>
      <w:r w:rsidRPr="00976AD7">
        <w:rPr>
          <w:lang w:val="en-GB"/>
        </w:rPr>
        <w:t xml:space="preserve">-Paulsen, M., and </w:t>
      </w:r>
      <w:proofErr w:type="spellStart"/>
      <w:r w:rsidRPr="00976AD7">
        <w:rPr>
          <w:lang w:val="en-GB"/>
        </w:rPr>
        <w:t>Köster</w:t>
      </w:r>
      <w:proofErr w:type="spellEnd"/>
      <w:r w:rsidRPr="00976AD7">
        <w:rPr>
          <w:lang w:val="en-GB"/>
        </w:rPr>
        <w:t>, F. W. 2012. Spatial management of marine resources can enhance the recovery of predators and avoid local depletion of forage fish. Conservation Letters, 5: 486–492.</w:t>
      </w:r>
    </w:p>
    <w:p w14:paraId="2EAE551C" w14:textId="77777777" w:rsidR="00976AD7" w:rsidRPr="00976AD7" w:rsidRDefault="00976AD7" w:rsidP="00976AD7">
      <w:pPr>
        <w:pStyle w:val="Bibliography"/>
        <w:rPr>
          <w:lang w:val="en-GB"/>
        </w:rPr>
      </w:pPr>
      <w:proofErr w:type="spellStart"/>
      <w:r w:rsidRPr="00976AD7">
        <w:rPr>
          <w:lang w:val="en-GB"/>
        </w:rPr>
        <w:t>Eero</w:t>
      </w:r>
      <w:proofErr w:type="spellEnd"/>
      <w:r w:rsidRPr="00976AD7">
        <w:rPr>
          <w:lang w:val="en-GB"/>
        </w:rPr>
        <w:t xml:space="preserve">, M., Cardinale, M., and </w:t>
      </w:r>
      <w:proofErr w:type="spellStart"/>
      <w:r w:rsidRPr="00976AD7">
        <w:rPr>
          <w:lang w:val="en-GB"/>
        </w:rPr>
        <w:t>Storr</w:t>
      </w:r>
      <w:proofErr w:type="spellEnd"/>
      <w:r w:rsidRPr="00976AD7">
        <w:rPr>
          <w:lang w:val="en-GB"/>
        </w:rPr>
        <w:t>-Paulsen, M. 2020. Emerging challenges for resource management under ecosystem change: Example of cod in the Baltic Sea. Ocean &amp; Coastal Management, 198: 105314.</w:t>
      </w:r>
    </w:p>
    <w:p w14:paraId="7103D2EF" w14:textId="77777777" w:rsidR="00976AD7" w:rsidRPr="00976AD7" w:rsidRDefault="00976AD7" w:rsidP="00976AD7">
      <w:pPr>
        <w:pStyle w:val="Bibliography"/>
        <w:rPr>
          <w:lang w:val="en-GB"/>
        </w:rPr>
      </w:pPr>
      <w:proofErr w:type="spellStart"/>
      <w:r w:rsidRPr="00976AD7">
        <w:rPr>
          <w:lang w:val="en-GB"/>
        </w:rPr>
        <w:t>Eilola</w:t>
      </w:r>
      <w:proofErr w:type="spellEnd"/>
      <w:r w:rsidRPr="00976AD7">
        <w:rPr>
          <w:lang w:val="en-GB"/>
        </w:rPr>
        <w:t xml:space="preserve">, K., Meier, H. E. M., and </w:t>
      </w:r>
      <w:proofErr w:type="spellStart"/>
      <w:r w:rsidRPr="00976AD7">
        <w:rPr>
          <w:lang w:val="en-GB"/>
        </w:rPr>
        <w:t>Almroth</w:t>
      </w:r>
      <w:proofErr w:type="spellEnd"/>
      <w:r w:rsidRPr="00976AD7">
        <w:rPr>
          <w:lang w:val="en-GB"/>
        </w:rPr>
        <w:t xml:space="preserve">, E. 2009. On the dynamics of oxygen, </w:t>
      </w:r>
      <w:proofErr w:type="gramStart"/>
      <w:r w:rsidRPr="00976AD7">
        <w:rPr>
          <w:lang w:val="en-GB"/>
        </w:rPr>
        <w:t>phosphorus</w:t>
      </w:r>
      <w:proofErr w:type="gramEnd"/>
      <w:r w:rsidRPr="00976AD7">
        <w:rPr>
          <w:lang w:val="en-GB"/>
        </w:rPr>
        <w:t xml:space="preserve"> and cyanobacteria in the Baltic Sea; A model study. Journal of Marine Systems, 75: 163–184.</w:t>
      </w:r>
    </w:p>
    <w:p w14:paraId="3AC00AC5" w14:textId="77777777" w:rsidR="00976AD7" w:rsidRPr="00976AD7" w:rsidRDefault="00976AD7" w:rsidP="00976AD7">
      <w:pPr>
        <w:pStyle w:val="Bibliography"/>
        <w:rPr>
          <w:lang w:val="en-GB"/>
        </w:rPr>
      </w:pPr>
      <w:proofErr w:type="spellStart"/>
      <w:r w:rsidRPr="00976AD7">
        <w:rPr>
          <w:lang w:val="en-GB"/>
        </w:rPr>
        <w:t>Gårdmark</w:t>
      </w:r>
      <w:proofErr w:type="spellEnd"/>
      <w:r w:rsidRPr="00976AD7">
        <w:rPr>
          <w:lang w:val="en-GB"/>
        </w:rPr>
        <w:t xml:space="preserve">, A., </w:t>
      </w:r>
      <w:proofErr w:type="spellStart"/>
      <w:r w:rsidRPr="00976AD7">
        <w:rPr>
          <w:lang w:val="en-GB"/>
        </w:rPr>
        <w:t>Casini</w:t>
      </w:r>
      <w:proofErr w:type="spellEnd"/>
      <w:r w:rsidRPr="00976AD7">
        <w:rPr>
          <w:lang w:val="en-GB"/>
        </w:rPr>
        <w:t xml:space="preserve">, M., Huss, M., van Leeuwen, A., </w:t>
      </w:r>
      <w:proofErr w:type="spellStart"/>
      <w:r w:rsidRPr="00976AD7">
        <w:rPr>
          <w:lang w:val="en-GB"/>
        </w:rPr>
        <w:t>Hjelm</w:t>
      </w:r>
      <w:proofErr w:type="spellEnd"/>
      <w:r w:rsidRPr="00976AD7">
        <w:rPr>
          <w:lang w:val="en-GB"/>
        </w:rPr>
        <w:t xml:space="preserve">, J., Persson, L., and de </w:t>
      </w:r>
      <w:proofErr w:type="spellStart"/>
      <w:r w:rsidRPr="00976AD7">
        <w:rPr>
          <w:lang w:val="en-GB"/>
        </w:rPr>
        <w:t>Roos</w:t>
      </w:r>
      <w:proofErr w:type="spellEnd"/>
      <w:r w:rsidRPr="00976AD7">
        <w:rPr>
          <w:lang w:val="en-GB"/>
        </w:rPr>
        <w:t>, A. M. 2015. Regime shifts in exploited marine food webs: detecting mechanisms underlying alternative stable states using size-structured community dynamics theory. Philosophical Transactions of the Royal Society B: Biological Sciences, 370: 20130262.</w:t>
      </w:r>
    </w:p>
    <w:p w14:paraId="7469E96D" w14:textId="77777777" w:rsidR="00976AD7" w:rsidRPr="00976AD7" w:rsidRDefault="00976AD7" w:rsidP="00976AD7">
      <w:pPr>
        <w:pStyle w:val="Bibliography"/>
        <w:rPr>
          <w:lang w:val="en-GB"/>
        </w:rPr>
      </w:pPr>
      <w:proofErr w:type="spellStart"/>
      <w:r w:rsidRPr="00976AD7">
        <w:rPr>
          <w:lang w:val="en-GB"/>
        </w:rPr>
        <w:t>Gogina</w:t>
      </w:r>
      <w:proofErr w:type="spellEnd"/>
      <w:r w:rsidRPr="00976AD7">
        <w:rPr>
          <w:lang w:val="en-GB"/>
        </w:rPr>
        <w:t xml:space="preserve">, M., </w:t>
      </w:r>
      <w:proofErr w:type="spellStart"/>
      <w:r w:rsidRPr="00976AD7">
        <w:rPr>
          <w:lang w:val="en-GB"/>
        </w:rPr>
        <w:t>Zettler</w:t>
      </w:r>
      <w:proofErr w:type="spellEnd"/>
      <w:r w:rsidRPr="00976AD7">
        <w:rPr>
          <w:lang w:val="en-GB"/>
        </w:rPr>
        <w:t xml:space="preserve">, M. L., </w:t>
      </w:r>
      <w:proofErr w:type="spellStart"/>
      <w:r w:rsidRPr="00976AD7">
        <w:rPr>
          <w:lang w:val="en-GB"/>
        </w:rPr>
        <w:t>Wåhlström</w:t>
      </w:r>
      <w:proofErr w:type="spellEnd"/>
      <w:r w:rsidRPr="00976AD7">
        <w:rPr>
          <w:lang w:val="en-GB"/>
        </w:rPr>
        <w:t xml:space="preserve">, I., Andersson, H., Radtke, H., </w:t>
      </w:r>
      <w:proofErr w:type="spellStart"/>
      <w:r w:rsidRPr="00976AD7">
        <w:rPr>
          <w:lang w:val="en-GB"/>
        </w:rPr>
        <w:t>Kuznetsov</w:t>
      </w:r>
      <w:proofErr w:type="spellEnd"/>
      <w:r w:rsidRPr="00976AD7">
        <w:rPr>
          <w:lang w:val="en-GB"/>
        </w:rPr>
        <w:t xml:space="preserve">, I., and </w:t>
      </w:r>
      <w:proofErr w:type="spellStart"/>
      <w:r w:rsidRPr="00976AD7">
        <w:rPr>
          <w:lang w:val="en-GB"/>
        </w:rPr>
        <w:t>MacKenzie</w:t>
      </w:r>
      <w:proofErr w:type="spellEnd"/>
      <w:r w:rsidRPr="00976AD7">
        <w:rPr>
          <w:lang w:val="en-GB"/>
        </w:rPr>
        <w:t>,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E2CEDD7" w14:textId="77777777" w:rsidR="00976AD7" w:rsidRPr="00976AD7" w:rsidRDefault="00976AD7" w:rsidP="00976AD7">
      <w:pPr>
        <w:pStyle w:val="Bibliography"/>
        <w:rPr>
          <w:lang w:val="en-GB"/>
        </w:rPr>
      </w:pPr>
      <w:proofErr w:type="spellStart"/>
      <w:r w:rsidRPr="00976AD7">
        <w:rPr>
          <w:lang w:val="en-GB"/>
        </w:rPr>
        <w:t>Grüss</w:t>
      </w:r>
      <w:proofErr w:type="spellEnd"/>
      <w:r w:rsidRPr="00976AD7">
        <w:rPr>
          <w:lang w:val="en-GB"/>
        </w:rPr>
        <w:t xml:space="preserve">, A., Gao, J., Thorson, J., </w:t>
      </w:r>
      <w:proofErr w:type="spellStart"/>
      <w:r w:rsidRPr="00976AD7">
        <w:rPr>
          <w:lang w:val="en-GB"/>
        </w:rPr>
        <w:t>Rooper</w:t>
      </w:r>
      <w:proofErr w:type="spellEnd"/>
      <w:r w:rsidRPr="00976AD7">
        <w:rPr>
          <w:lang w:val="en-GB"/>
        </w:rPr>
        <w:t xml:space="preserve">, C., Thompson, G., Boldt, J., and </w:t>
      </w:r>
      <w:proofErr w:type="spellStart"/>
      <w:r w:rsidRPr="00976AD7">
        <w:rPr>
          <w:lang w:val="en-GB"/>
        </w:rPr>
        <w:t>Lauth</w:t>
      </w:r>
      <w:proofErr w:type="spellEnd"/>
      <w:r w:rsidRPr="00976AD7">
        <w:rPr>
          <w:lang w:val="en-GB"/>
        </w:rPr>
        <w:t>, R. 2020. Estimating synchronous changes in condition and density in eastern Bering Sea fishes. Marine Ecology Progress Series, 635: 169–185.</w:t>
      </w:r>
    </w:p>
    <w:p w14:paraId="3CAD12AB" w14:textId="77777777" w:rsidR="00976AD7" w:rsidRPr="00976AD7" w:rsidRDefault="00976AD7" w:rsidP="00976AD7">
      <w:pPr>
        <w:pStyle w:val="Bibliography"/>
        <w:rPr>
          <w:lang w:val="en-GB"/>
        </w:rPr>
      </w:pPr>
      <w:proofErr w:type="spellStart"/>
      <w:r w:rsidRPr="00976AD7">
        <w:rPr>
          <w:lang w:val="en-GB"/>
        </w:rPr>
        <w:t>Haase</w:t>
      </w:r>
      <w:proofErr w:type="spellEnd"/>
      <w:r w:rsidRPr="00976AD7">
        <w:rPr>
          <w:lang w:val="en-GB"/>
        </w:rPr>
        <w:t xml:space="preserve">, K., Orio, A., Pawlak, J., </w:t>
      </w:r>
      <w:proofErr w:type="spellStart"/>
      <w:r w:rsidRPr="00976AD7">
        <w:rPr>
          <w:lang w:val="en-GB"/>
        </w:rPr>
        <w:t>Pachur</w:t>
      </w:r>
      <w:proofErr w:type="spellEnd"/>
      <w:r w:rsidRPr="00976AD7">
        <w:rPr>
          <w:lang w:val="en-GB"/>
        </w:rPr>
        <w:t xml:space="preserve">, M., and </w:t>
      </w:r>
      <w:proofErr w:type="spellStart"/>
      <w:r w:rsidRPr="00976AD7">
        <w:rPr>
          <w:lang w:val="en-GB"/>
        </w:rPr>
        <w:t>Casini</w:t>
      </w:r>
      <w:proofErr w:type="spellEnd"/>
      <w:r w:rsidRPr="00976AD7">
        <w:rPr>
          <w:lang w:val="en-GB"/>
        </w:rPr>
        <w:t>, M. 2020. Diet of dominant demersal fish species in the Baltic Sea: Is flounder stealing benthic food from cod? Marine Ecology Progress Series, 645: 159–170.</w:t>
      </w:r>
    </w:p>
    <w:p w14:paraId="56B2017D" w14:textId="77777777" w:rsidR="00976AD7" w:rsidRPr="00976AD7" w:rsidRDefault="00976AD7" w:rsidP="00976AD7">
      <w:pPr>
        <w:pStyle w:val="Bibliography"/>
        <w:rPr>
          <w:lang w:val="en-GB"/>
        </w:rPr>
      </w:pPr>
      <w:r w:rsidRPr="00976AD7">
        <w:rPr>
          <w:lang w:val="en-GB"/>
        </w:rPr>
        <w:t xml:space="preserve">Hislop, J. R. G., Robb, A. P., and </w:t>
      </w:r>
      <w:proofErr w:type="spellStart"/>
      <w:r w:rsidRPr="00976AD7">
        <w:rPr>
          <w:lang w:val="en-GB"/>
        </w:rPr>
        <w:t>Gauld</w:t>
      </w:r>
      <w:proofErr w:type="spellEnd"/>
      <w:r w:rsidRPr="00976AD7">
        <w:rPr>
          <w:lang w:val="en-GB"/>
        </w:rPr>
        <w:t>, J. A. 1978. Observations on effects of feeding level on growth and reproduction in haddock, Melanogrammus aeglefinus (L.) in captivity. Journal of Fish Biology, 13: 85–98.</w:t>
      </w:r>
    </w:p>
    <w:p w14:paraId="05EFEA50" w14:textId="77777777" w:rsidR="00976AD7" w:rsidRPr="00976AD7" w:rsidRDefault="00976AD7" w:rsidP="00976AD7">
      <w:pPr>
        <w:pStyle w:val="Bibliography"/>
        <w:rPr>
          <w:lang w:val="en-GB"/>
        </w:rPr>
      </w:pPr>
      <w:proofErr w:type="spellStart"/>
      <w:r w:rsidRPr="00976AD7">
        <w:rPr>
          <w:lang w:val="en-GB"/>
        </w:rPr>
        <w:t>Hordoir</w:t>
      </w:r>
      <w:proofErr w:type="spellEnd"/>
      <w:r w:rsidRPr="00976AD7">
        <w:rPr>
          <w:lang w:val="en-GB"/>
        </w:rPr>
        <w:t xml:space="preserve">, R., </w:t>
      </w:r>
      <w:proofErr w:type="spellStart"/>
      <w:r w:rsidRPr="00976AD7">
        <w:rPr>
          <w:lang w:val="en-GB"/>
        </w:rPr>
        <w:t>Axell</w:t>
      </w:r>
      <w:proofErr w:type="spellEnd"/>
      <w:r w:rsidRPr="00976AD7">
        <w:rPr>
          <w:lang w:val="en-GB"/>
        </w:rPr>
        <w:t xml:space="preserve">, L., </w:t>
      </w:r>
      <w:proofErr w:type="spellStart"/>
      <w:r w:rsidRPr="00976AD7">
        <w:rPr>
          <w:lang w:val="en-GB"/>
        </w:rPr>
        <w:t>Höglund</w:t>
      </w:r>
      <w:proofErr w:type="spellEnd"/>
      <w:r w:rsidRPr="00976AD7">
        <w:rPr>
          <w:lang w:val="en-GB"/>
        </w:rPr>
        <w:t xml:space="preserve">, A., Dieterich, C., </w:t>
      </w:r>
      <w:proofErr w:type="spellStart"/>
      <w:r w:rsidRPr="00976AD7">
        <w:rPr>
          <w:lang w:val="en-GB"/>
        </w:rPr>
        <w:t>Fransner</w:t>
      </w:r>
      <w:proofErr w:type="spellEnd"/>
      <w:r w:rsidRPr="00976AD7">
        <w:rPr>
          <w:lang w:val="en-GB"/>
        </w:rPr>
        <w:t xml:space="preserve">, F., </w:t>
      </w:r>
      <w:proofErr w:type="spellStart"/>
      <w:r w:rsidRPr="00976AD7">
        <w:rPr>
          <w:lang w:val="en-GB"/>
        </w:rPr>
        <w:t>Gröger</w:t>
      </w:r>
      <w:proofErr w:type="spellEnd"/>
      <w:r w:rsidRPr="00976AD7">
        <w:rPr>
          <w:lang w:val="en-GB"/>
        </w:rPr>
        <w:t xml:space="preserve">, M., Liu, Y., </w:t>
      </w:r>
      <w:r w:rsidRPr="00976AD7">
        <w:rPr>
          <w:i/>
          <w:iCs/>
          <w:lang w:val="en-GB"/>
        </w:rPr>
        <w:t>et al.</w:t>
      </w:r>
      <w:r w:rsidRPr="00976AD7">
        <w:rPr>
          <w:lang w:val="en-GB"/>
        </w:rPr>
        <w:t xml:space="preserve"> 2019. Nemo-Nordic 1.0: a NEMO-based ocean model for the Baltic and North seas – research and operational applications. Geoscientific Model Development, 12: 363–386. Copernicus GmbH.</w:t>
      </w:r>
    </w:p>
    <w:p w14:paraId="5FFCA0A1" w14:textId="77777777" w:rsidR="00976AD7" w:rsidRPr="00976AD7" w:rsidRDefault="00976AD7" w:rsidP="00976AD7">
      <w:pPr>
        <w:pStyle w:val="Bibliography"/>
        <w:rPr>
          <w:lang w:val="en-GB"/>
        </w:rPr>
      </w:pPr>
      <w:proofErr w:type="spellStart"/>
      <w:r w:rsidRPr="00976AD7">
        <w:rPr>
          <w:lang w:val="en-GB"/>
        </w:rPr>
        <w:t>Hrycik</w:t>
      </w:r>
      <w:proofErr w:type="spellEnd"/>
      <w:r w:rsidRPr="00976AD7">
        <w:rPr>
          <w:lang w:val="en-GB"/>
        </w:rPr>
        <w:t xml:space="preserve">, A. R., Almeida, L. Z., and </w:t>
      </w:r>
      <w:proofErr w:type="spellStart"/>
      <w:r w:rsidRPr="00976AD7">
        <w:rPr>
          <w:lang w:val="en-GB"/>
        </w:rPr>
        <w:t>Höök</w:t>
      </w:r>
      <w:proofErr w:type="spellEnd"/>
      <w:r w:rsidRPr="00976AD7">
        <w:rPr>
          <w:lang w:val="en-GB"/>
        </w:rPr>
        <w:t xml:space="preserve">, T. O. 2017. Sub-lethal effects on fish provide insight into a </w:t>
      </w:r>
      <w:proofErr w:type="gramStart"/>
      <w:r w:rsidRPr="00976AD7">
        <w:rPr>
          <w:lang w:val="en-GB"/>
        </w:rPr>
        <w:t>biologically-relevant</w:t>
      </w:r>
      <w:proofErr w:type="gramEnd"/>
      <w:r w:rsidRPr="00976AD7">
        <w:rPr>
          <w:lang w:val="en-GB"/>
        </w:rPr>
        <w:t xml:space="preserve"> threshold of hypoxia. Oikos, 126: 307–317.</w:t>
      </w:r>
    </w:p>
    <w:p w14:paraId="79AB28B6" w14:textId="77777777" w:rsidR="00976AD7" w:rsidRPr="00976AD7" w:rsidRDefault="00976AD7" w:rsidP="00976AD7">
      <w:pPr>
        <w:pStyle w:val="Bibliography"/>
        <w:rPr>
          <w:lang w:val="en-GB"/>
        </w:rPr>
      </w:pPr>
      <w:proofErr w:type="spellStart"/>
      <w:r w:rsidRPr="00976AD7">
        <w:rPr>
          <w:lang w:val="en-GB"/>
        </w:rPr>
        <w:t>Hüssy</w:t>
      </w:r>
      <w:proofErr w:type="spellEnd"/>
      <w:r w:rsidRPr="00976AD7">
        <w:rPr>
          <w:lang w:val="en-GB"/>
        </w:rPr>
        <w:t xml:space="preserve">, K., </w:t>
      </w:r>
      <w:proofErr w:type="spellStart"/>
      <w:r w:rsidRPr="00976AD7">
        <w:rPr>
          <w:lang w:val="en-GB"/>
        </w:rPr>
        <w:t>Casini</w:t>
      </w:r>
      <w:proofErr w:type="spellEnd"/>
      <w:r w:rsidRPr="00976AD7">
        <w:rPr>
          <w:lang w:val="en-GB"/>
        </w:rPr>
        <w:t xml:space="preserve">, M., </w:t>
      </w:r>
      <w:proofErr w:type="spellStart"/>
      <w:r w:rsidRPr="00976AD7">
        <w:rPr>
          <w:lang w:val="en-GB"/>
        </w:rPr>
        <w:t>Haase</w:t>
      </w:r>
      <w:proofErr w:type="spellEnd"/>
      <w:r w:rsidRPr="00976AD7">
        <w:rPr>
          <w:lang w:val="en-GB"/>
        </w:rPr>
        <w:t xml:space="preserve">, S., </w:t>
      </w:r>
      <w:proofErr w:type="spellStart"/>
      <w:r w:rsidRPr="00976AD7">
        <w:rPr>
          <w:lang w:val="en-GB"/>
        </w:rPr>
        <w:t>Hilvarsson</w:t>
      </w:r>
      <w:proofErr w:type="spellEnd"/>
      <w:r w:rsidRPr="00976AD7">
        <w:rPr>
          <w:lang w:val="en-GB"/>
        </w:rPr>
        <w:t xml:space="preserve">, A., </w:t>
      </w:r>
      <w:proofErr w:type="spellStart"/>
      <w:r w:rsidRPr="00976AD7">
        <w:rPr>
          <w:lang w:val="en-GB"/>
        </w:rPr>
        <w:t>Horbowy</w:t>
      </w:r>
      <w:proofErr w:type="spellEnd"/>
      <w:r w:rsidRPr="00976AD7">
        <w:rPr>
          <w:lang w:val="en-GB"/>
        </w:rPr>
        <w:t xml:space="preserve">, J., </w:t>
      </w:r>
      <w:proofErr w:type="spellStart"/>
      <w:r w:rsidRPr="00976AD7">
        <w:rPr>
          <w:lang w:val="en-GB"/>
        </w:rPr>
        <w:t>Krüger</w:t>
      </w:r>
      <w:proofErr w:type="spellEnd"/>
      <w:r w:rsidRPr="00976AD7">
        <w:rPr>
          <w:lang w:val="en-GB"/>
        </w:rPr>
        <w:t xml:space="preserve">-Johnsen, M., </w:t>
      </w:r>
      <w:proofErr w:type="spellStart"/>
      <w:r w:rsidRPr="00976AD7">
        <w:rPr>
          <w:lang w:val="en-GB"/>
        </w:rPr>
        <w:t>Krumme</w:t>
      </w:r>
      <w:proofErr w:type="spellEnd"/>
      <w:r w:rsidRPr="00976AD7">
        <w:rPr>
          <w:lang w:val="en-GB"/>
        </w:rPr>
        <w:t xml:space="preserve">, U., </w:t>
      </w:r>
      <w:r w:rsidRPr="00976AD7">
        <w:rPr>
          <w:i/>
          <w:iCs/>
          <w:lang w:val="en-GB"/>
        </w:rPr>
        <w:t>et al.</w:t>
      </w:r>
      <w:r w:rsidRPr="00976AD7">
        <w:rPr>
          <w:lang w:val="en-GB"/>
        </w:rPr>
        <w:t xml:space="preserve"> 2020. Tagging Baltic Cod – TABACOD. Eastern Baltic cod: Solving the ageing and stock assessment problems with combined state-of-the-art tagging me-</w:t>
      </w:r>
      <w:proofErr w:type="spellStart"/>
      <w:r w:rsidRPr="00976AD7">
        <w:rPr>
          <w:lang w:val="en-GB"/>
        </w:rPr>
        <w:t>thods</w:t>
      </w:r>
      <w:proofErr w:type="spellEnd"/>
      <w:r w:rsidRPr="00976AD7">
        <w:rPr>
          <w:lang w:val="en-GB"/>
        </w:rPr>
        <w:t xml:space="preserve">. DTU Aqua Report, 368–2020. National Institute of Aquatic Resources, </w:t>
      </w:r>
      <w:proofErr w:type="spellStart"/>
      <w:r w:rsidRPr="00976AD7">
        <w:rPr>
          <w:lang w:val="en-GB"/>
        </w:rPr>
        <w:t>Kemitorvet</w:t>
      </w:r>
      <w:proofErr w:type="spellEnd"/>
      <w:r w:rsidRPr="00976AD7">
        <w:rPr>
          <w:lang w:val="en-GB"/>
        </w:rPr>
        <w:t>, 2800 Kgs. Lyngby, Den-mark.</w:t>
      </w:r>
    </w:p>
    <w:p w14:paraId="3645C15C" w14:textId="77777777" w:rsidR="00976AD7" w:rsidRPr="00976AD7" w:rsidRDefault="00976AD7" w:rsidP="00976AD7">
      <w:pPr>
        <w:pStyle w:val="Bibliography"/>
        <w:rPr>
          <w:lang w:val="en-GB"/>
        </w:rPr>
      </w:pPr>
      <w:r w:rsidRPr="00976AD7">
        <w:rPr>
          <w:lang w:val="en-GB"/>
        </w:rPr>
        <w:lastRenderedPageBreak/>
        <w:t xml:space="preserve">ICES. 2021a. Cod </w:t>
      </w:r>
      <w:r w:rsidRPr="00976AD7">
        <w:rPr>
          <w:i/>
          <w:iCs/>
          <w:lang w:val="en-GB"/>
        </w:rPr>
        <w:t xml:space="preserve">(Gadus </w:t>
      </w:r>
      <w:proofErr w:type="spellStart"/>
      <w:r w:rsidRPr="00976AD7">
        <w:rPr>
          <w:i/>
          <w:iCs/>
          <w:lang w:val="en-GB"/>
        </w:rPr>
        <w:t>morhua</w:t>
      </w:r>
      <w:proofErr w:type="spellEnd"/>
      <w:r w:rsidRPr="00976AD7">
        <w:rPr>
          <w:i/>
          <w:iCs/>
          <w:lang w:val="en-GB"/>
        </w:rPr>
        <w:t>)</w:t>
      </w:r>
      <w:r w:rsidRPr="00976AD7">
        <w:rPr>
          <w:lang w:val="en-GB"/>
        </w:rPr>
        <w:t xml:space="preserve"> in subdivisions 24-32, eastern Baltic stock (eastern Baltic Sea). </w:t>
      </w:r>
      <w:r w:rsidRPr="00976AD7">
        <w:rPr>
          <w:i/>
          <w:iCs/>
          <w:lang w:val="en-GB"/>
        </w:rPr>
        <w:t>In</w:t>
      </w:r>
      <w:r w:rsidRPr="00976AD7">
        <w:rPr>
          <w:lang w:val="en-GB"/>
        </w:rPr>
        <w:t xml:space="preserve"> Report of the ICES Advisory Committee. ICES ADVICE 2021 cod.27.24-32. https://doi.org/10.17895/ices.advice.7745.</w:t>
      </w:r>
    </w:p>
    <w:p w14:paraId="2D17A7FC" w14:textId="77777777" w:rsidR="00976AD7" w:rsidRPr="00935135" w:rsidRDefault="00976AD7" w:rsidP="00976AD7">
      <w:pPr>
        <w:pStyle w:val="Bibliography"/>
        <w:rPr>
          <w:lang w:val="sv-SE"/>
        </w:rPr>
      </w:pPr>
      <w:r w:rsidRPr="00976AD7">
        <w:rPr>
          <w:lang w:val="en-GB"/>
        </w:rPr>
        <w:t xml:space="preserve">ICES. 2021b. Report of the Baltic Fisheries Assessment Working Group (WGBFAS). </w:t>
      </w:r>
      <w:r w:rsidRPr="00935135">
        <w:rPr>
          <w:lang w:val="sv-SE"/>
        </w:rPr>
        <w:t>3:53. https://doi.org/10.17895/ices.pub.8187.</w:t>
      </w:r>
    </w:p>
    <w:p w14:paraId="7F9445E9" w14:textId="77777777" w:rsidR="00976AD7" w:rsidRPr="00976AD7" w:rsidRDefault="00976AD7" w:rsidP="00976AD7">
      <w:pPr>
        <w:pStyle w:val="Bibliography"/>
        <w:rPr>
          <w:lang w:val="en-GB"/>
        </w:rPr>
      </w:pPr>
      <w:r w:rsidRPr="00935135">
        <w:rPr>
          <w:lang w:val="sv-SE"/>
        </w:rPr>
        <w:t xml:space="preserve">Jørgensen, C., </w:t>
      </w:r>
      <w:proofErr w:type="spellStart"/>
      <w:r w:rsidRPr="00935135">
        <w:rPr>
          <w:lang w:val="sv-SE"/>
        </w:rPr>
        <w:t>Ernande</w:t>
      </w:r>
      <w:proofErr w:type="spellEnd"/>
      <w:r w:rsidRPr="00935135">
        <w:rPr>
          <w:lang w:val="sv-SE"/>
        </w:rPr>
        <w:t xml:space="preserve">, B., </w:t>
      </w:r>
      <w:proofErr w:type="spellStart"/>
      <w:r w:rsidRPr="00935135">
        <w:rPr>
          <w:lang w:val="sv-SE"/>
        </w:rPr>
        <w:t>Fiksen</w:t>
      </w:r>
      <w:proofErr w:type="spellEnd"/>
      <w:r w:rsidRPr="00935135">
        <w:rPr>
          <w:lang w:val="sv-SE"/>
        </w:rPr>
        <w:t xml:space="preserve">, Ø., and </w:t>
      </w:r>
      <w:proofErr w:type="spellStart"/>
      <w:r w:rsidRPr="00935135">
        <w:rPr>
          <w:lang w:val="sv-SE"/>
        </w:rPr>
        <w:t>Dieckmann</w:t>
      </w:r>
      <w:proofErr w:type="spellEnd"/>
      <w:r w:rsidRPr="00935135">
        <w:rPr>
          <w:lang w:val="sv-SE"/>
        </w:rPr>
        <w:t xml:space="preserve">, U. 2006. </w:t>
      </w:r>
      <w:r w:rsidRPr="00976AD7">
        <w:rPr>
          <w:lang w:val="en-GB"/>
        </w:rPr>
        <w:t>The logic of skipped spawning in fish. Canadian Journal of Fisheries and Aquatic Sciences, 63: 200–211. NRC Research Press.</w:t>
      </w:r>
    </w:p>
    <w:p w14:paraId="764AF3E7" w14:textId="77777777" w:rsidR="00976AD7" w:rsidRPr="00976AD7" w:rsidRDefault="00976AD7" w:rsidP="00976AD7">
      <w:pPr>
        <w:pStyle w:val="Bibliography"/>
        <w:rPr>
          <w:lang w:val="en-GB"/>
        </w:rPr>
      </w:pPr>
      <w:r w:rsidRPr="00976AD7">
        <w:rPr>
          <w:lang w:val="en-GB"/>
        </w:rPr>
        <w:t xml:space="preserve">Kramer, D. L. 1987. Dissolved oxygen and fish </w:t>
      </w:r>
      <w:proofErr w:type="spellStart"/>
      <w:r w:rsidRPr="00976AD7">
        <w:rPr>
          <w:lang w:val="en-GB"/>
        </w:rPr>
        <w:t>behavior</w:t>
      </w:r>
      <w:proofErr w:type="spellEnd"/>
      <w:r w:rsidRPr="00976AD7">
        <w:rPr>
          <w:lang w:val="en-GB"/>
        </w:rPr>
        <w:t>. Environmental Biology of Fishes, 18: 81–92.</w:t>
      </w:r>
    </w:p>
    <w:p w14:paraId="347BD34A" w14:textId="77777777" w:rsidR="00976AD7" w:rsidRPr="00976AD7" w:rsidRDefault="00976AD7" w:rsidP="00976AD7">
      <w:pPr>
        <w:pStyle w:val="Bibliography"/>
        <w:rPr>
          <w:lang w:val="en-GB"/>
        </w:rPr>
      </w:pPr>
      <w:r w:rsidRPr="00976AD7">
        <w:rPr>
          <w:lang w:val="en-GB"/>
        </w:rPr>
        <w:t xml:space="preserve">Kristensen, K., Nielsen, A., Berg, C. W., </w:t>
      </w:r>
      <w:proofErr w:type="spellStart"/>
      <w:r w:rsidRPr="00976AD7">
        <w:rPr>
          <w:lang w:val="en-GB"/>
        </w:rPr>
        <w:t>Skaug</w:t>
      </w:r>
      <w:proofErr w:type="spellEnd"/>
      <w:r w:rsidRPr="00976AD7">
        <w:rPr>
          <w:lang w:val="en-GB"/>
        </w:rPr>
        <w:t>, H., and Bell, B. M. 2016. TMB: Automatic Differentiation and Laplace Approximation. Journal of Statistical Software, 70: 1–21.</w:t>
      </w:r>
    </w:p>
    <w:p w14:paraId="0D6586CB" w14:textId="77777777" w:rsidR="00976AD7" w:rsidRPr="00976AD7" w:rsidRDefault="00976AD7" w:rsidP="00976AD7">
      <w:pPr>
        <w:pStyle w:val="Bibliography"/>
        <w:rPr>
          <w:lang w:val="en-GB"/>
        </w:rPr>
      </w:pPr>
      <w:r w:rsidRPr="00976AD7">
        <w:rPr>
          <w:lang w:val="en-GB"/>
        </w:rPr>
        <w:t xml:space="preserve">Latimer, A. M., Banerjee, S., Jr, H. S., Mosher, E. S., and Jr, J. A. S. 2009. Hierarchical models facilitate spatial analysis of large data sets: a case study on invasive plant species in the </w:t>
      </w:r>
      <w:proofErr w:type="spellStart"/>
      <w:r w:rsidRPr="00976AD7">
        <w:rPr>
          <w:lang w:val="en-GB"/>
        </w:rPr>
        <w:t>northeastern</w:t>
      </w:r>
      <w:proofErr w:type="spellEnd"/>
      <w:r w:rsidRPr="00976AD7">
        <w:rPr>
          <w:lang w:val="en-GB"/>
        </w:rPr>
        <w:t xml:space="preserve"> United States. Ecology Letters, 12: 144–154.</w:t>
      </w:r>
    </w:p>
    <w:p w14:paraId="0AF0C31C" w14:textId="77777777" w:rsidR="00976AD7" w:rsidRPr="00976AD7" w:rsidRDefault="00976AD7" w:rsidP="00976AD7">
      <w:pPr>
        <w:pStyle w:val="Bibliography"/>
        <w:rPr>
          <w:lang w:val="en-GB"/>
        </w:rPr>
      </w:pPr>
      <w:r w:rsidRPr="00976AD7">
        <w:rPr>
          <w:lang w:val="en-GB"/>
        </w:rPr>
        <w:t>Le Cren, E. D. 1951. The Length-Weight Relationship and Seasonal Cycle in Gonad Weight and Condition in the Perch (</w:t>
      </w:r>
      <w:proofErr w:type="spellStart"/>
      <w:r w:rsidRPr="00976AD7">
        <w:rPr>
          <w:lang w:val="en-GB"/>
        </w:rPr>
        <w:t>Perca</w:t>
      </w:r>
      <w:proofErr w:type="spellEnd"/>
      <w:r w:rsidRPr="00976AD7">
        <w:rPr>
          <w:lang w:val="en-GB"/>
        </w:rPr>
        <w:t xml:space="preserve"> </w:t>
      </w:r>
      <w:proofErr w:type="spellStart"/>
      <w:r w:rsidRPr="00976AD7">
        <w:rPr>
          <w:lang w:val="en-GB"/>
        </w:rPr>
        <w:t>fluviatilis</w:t>
      </w:r>
      <w:proofErr w:type="spellEnd"/>
      <w:r w:rsidRPr="00976AD7">
        <w:rPr>
          <w:lang w:val="en-GB"/>
        </w:rPr>
        <w:t>). Journal of Animal Ecology, 20: 201–219. [Wiley, British Ecological Society].</w:t>
      </w:r>
    </w:p>
    <w:p w14:paraId="5179C6D6" w14:textId="77777777" w:rsidR="00976AD7" w:rsidRPr="00976AD7" w:rsidRDefault="00976AD7" w:rsidP="00976AD7">
      <w:pPr>
        <w:pStyle w:val="Bibliography"/>
        <w:rPr>
          <w:lang w:val="en-GB"/>
        </w:rPr>
      </w:pPr>
      <w:r w:rsidRPr="00976AD7">
        <w:rPr>
          <w:lang w:val="en-GB"/>
        </w:rPr>
        <w:t xml:space="preserve">Limburg, K. E., and </w:t>
      </w:r>
      <w:proofErr w:type="spellStart"/>
      <w:r w:rsidRPr="00976AD7">
        <w:rPr>
          <w:lang w:val="en-GB"/>
        </w:rPr>
        <w:t>Casini</w:t>
      </w:r>
      <w:proofErr w:type="spellEnd"/>
      <w:r w:rsidRPr="00976AD7">
        <w:rPr>
          <w:lang w:val="en-GB"/>
        </w:rPr>
        <w:t>, M. 2019. Otolith chemistry indicates recent worsened Baltic cod condition is linked to hypoxia exposure. Biology Letters, 15: 20190352. Royal Society.</w:t>
      </w:r>
    </w:p>
    <w:p w14:paraId="47CDEC63" w14:textId="77777777" w:rsidR="00976AD7" w:rsidRPr="00976AD7" w:rsidRDefault="00976AD7" w:rsidP="00976AD7">
      <w:pPr>
        <w:pStyle w:val="Bibliography"/>
        <w:rPr>
          <w:lang w:val="en-GB"/>
        </w:rPr>
      </w:pPr>
      <w:r w:rsidRPr="00976AD7">
        <w:rPr>
          <w:lang w:val="en-GB"/>
        </w:rPr>
        <w:t xml:space="preserve">Lindgren, F., Rue, H., and </w:t>
      </w:r>
      <w:proofErr w:type="spellStart"/>
      <w:r w:rsidRPr="00976AD7">
        <w:rPr>
          <w:lang w:val="en-GB"/>
        </w:rPr>
        <w:t>Lindström</w:t>
      </w:r>
      <w:proofErr w:type="spellEnd"/>
      <w:r w:rsidRPr="00976AD7">
        <w:rPr>
          <w:lang w:val="en-GB"/>
        </w:rPr>
        <w:t>, J. 2011. An explicit link between Gaussian fields and Gaussian Markov random fields: the stochastic partial differential equation approach. Journal of the Royal Statistical Society: Series B (Statistical Methodology), 73: 423–498.</w:t>
      </w:r>
    </w:p>
    <w:p w14:paraId="41F27A57" w14:textId="77777777" w:rsidR="00976AD7" w:rsidRPr="00976AD7" w:rsidRDefault="00976AD7" w:rsidP="00976AD7">
      <w:pPr>
        <w:pStyle w:val="Bibliography"/>
        <w:rPr>
          <w:lang w:val="en-GB"/>
        </w:rPr>
      </w:pPr>
      <w:r w:rsidRPr="00976AD7">
        <w:rPr>
          <w:lang w:val="en-GB"/>
        </w:rPr>
        <w:t>Marshall, C. T., and Frank, K. T. 1999. The effect of interannual variation in growth and condition on haddock recruitment. Canadian Journal of Fisheries and Aquatic Sciences, 56: 347–355. NRC Research Press.</w:t>
      </w:r>
    </w:p>
    <w:p w14:paraId="0E4C366C" w14:textId="77777777" w:rsidR="00976AD7" w:rsidRPr="00976AD7" w:rsidRDefault="00976AD7" w:rsidP="00976AD7">
      <w:pPr>
        <w:pStyle w:val="Bibliography"/>
        <w:rPr>
          <w:lang w:val="en-GB"/>
        </w:rPr>
      </w:pPr>
      <w:proofErr w:type="spellStart"/>
      <w:r w:rsidRPr="00976AD7">
        <w:rPr>
          <w:lang w:val="en-GB"/>
        </w:rPr>
        <w:t>Mion</w:t>
      </w:r>
      <w:proofErr w:type="spellEnd"/>
      <w:r w:rsidRPr="00976AD7">
        <w:rPr>
          <w:lang w:val="en-GB"/>
        </w:rPr>
        <w:t xml:space="preserve">, M., Thorsen, A., Vitale, F., Dierking, J., Herrmann, J. P., </w:t>
      </w:r>
      <w:proofErr w:type="spellStart"/>
      <w:r w:rsidRPr="00976AD7">
        <w:rPr>
          <w:lang w:val="en-GB"/>
        </w:rPr>
        <w:t>Huwer</w:t>
      </w:r>
      <w:proofErr w:type="spellEnd"/>
      <w:r w:rsidRPr="00976AD7">
        <w:rPr>
          <w:lang w:val="en-GB"/>
        </w:rPr>
        <w:t xml:space="preserve">, B., von </w:t>
      </w:r>
      <w:proofErr w:type="spellStart"/>
      <w:r w:rsidRPr="00976AD7">
        <w:rPr>
          <w:lang w:val="en-GB"/>
        </w:rPr>
        <w:t>Dewitz</w:t>
      </w:r>
      <w:proofErr w:type="spellEnd"/>
      <w:r w:rsidRPr="00976AD7">
        <w:rPr>
          <w:lang w:val="en-GB"/>
        </w:rPr>
        <w:t xml:space="preserve">, B., </w:t>
      </w:r>
      <w:r w:rsidRPr="00976AD7">
        <w:rPr>
          <w:i/>
          <w:iCs/>
          <w:lang w:val="en-GB"/>
        </w:rPr>
        <w:t>et al.</w:t>
      </w:r>
      <w:r w:rsidRPr="00976AD7">
        <w:rPr>
          <w:lang w:val="en-GB"/>
        </w:rPr>
        <w:t xml:space="preserve"> 2018. Effect of fish length and nutritional condition on the fecundity of distressed Atlantic cod </w:t>
      </w:r>
      <w:r w:rsidRPr="00976AD7">
        <w:rPr>
          <w:i/>
          <w:iCs/>
          <w:lang w:val="en-GB"/>
        </w:rPr>
        <w:t xml:space="preserve">Gadus </w:t>
      </w:r>
      <w:proofErr w:type="spellStart"/>
      <w:r w:rsidRPr="00976AD7">
        <w:rPr>
          <w:i/>
          <w:iCs/>
          <w:lang w:val="en-GB"/>
        </w:rPr>
        <w:t>morhua</w:t>
      </w:r>
      <w:proofErr w:type="spellEnd"/>
      <w:r w:rsidRPr="00976AD7">
        <w:rPr>
          <w:lang w:val="en-GB"/>
        </w:rPr>
        <w:t xml:space="preserve"> from the Baltic Sea: POTENTIAL FECUNDITY OF BALTIC </w:t>
      </w:r>
      <w:r w:rsidRPr="00976AD7">
        <w:rPr>
          <w:i/>
          <w:iCs/>
          <w:lang w:val="en-GB"/>
        </w:rPr>
        <w:t>G. MORHUA</w:t>
      </w:r>
      <w:r w:rsidRPr="00976AD7">
        <w:rPr>
          <w:lang w:val="en-GB"/>
        </w:rPr>
        <w:t>. Journal of Fish Biology, 92: 1016–1034.</w:t>
      </w:r>
    </w:p>
    <w:p w14:paraId="1CD08668" w14:textId="77777777" w:rsidR="00976AD7" w:rsidRPr="00976AD7" w:rsidRDefault="00976AD7" w:rsidP="00976AD7">
      <w:pPr>
        <w:pStyle w:val="Bibliography"/>
        <w:rPr>
          <w:lang w:val="en-GB"/>
        </w:rPr>
      </w:pPr>
      <w:proofErr w:type="spellStart"/>
      <w:r w:rsidRPr="00976AD7">
        <w:rPr>
          <w:lang w:val="en-GB"/>
        </w:rPr>
        <w:t>Mion</w:t>
      </w:r>
      <w:proofErr w:type="spellEnd"/>
      <w:r w:rsidRPr="00976AD7">
        <w:rPr>
          <w:lang w:val="en-GB"/>
        </w:rPr>
        <w:t xml:space="preserve">, M., </w:t>
      </w:r>
      <w:proofErr w:type="spellStart"/>
      <w:r w:rsidRPr="00976AD7">
        <w:rPr>
          <w:lang w:val="en-GB"/>
        </w:rPr>
        <w:t>Haase</w:t>
      </w:r>
      <w:proofErr w:type="spellEnd"/>
      <w:r w:rsidRPr="00976AD7">
        <w:rPr>
          <w:lang w:val="en-GB"/>
        </w:rPr>
        <w:t xml:space="preserve">, S., Hemmer‐Hansen, J., </w:t>
      </w:r>
      <w:proofErr w:type="spellStart"/>
      <w:r w:rsidRPr="00976AD7">
        <w:rPr>
          <w:lang w:val="en-GB"/>
        </w:rPr>
        <w:t>Hilvarsson</w:t>
      </w:r>
      <w:proofErr w:type="spellEnd"/>
      <w:r w:rsidRPr="00976AD7">
        <w:rPr>
          <w:lang w:val="en-GB"/>
        </w:rPr>
        <w:t xml:space="preserve">, A., </w:t>
      </w:r>
      <w:proofErr w:type="spellStart"/>
      <w:r w:rsidRPr="00976AD7">
        <w:rPr>
          <w:lang w:val="en-GB"/>
        </w:rPr>
        <w:t>Hüssy</w:t>
      </w:r>
      <w:proofErr w:type="spellEnd"/>
      <w:r w:rsidRPr="00976AD7">
        <w:rPr>
          <w:lang w:val="en-GB"/>
        </w:rPr>
        <w:t xml:space="preserve">, K., </w:t>
      </w:r>
      <w:proofErr w:type="spellStart"/>
      <w:r w:rsidRPr="00976AD7">
        <w:rPr>
          <w:lang w:val="en-GB"/>
        </w:rPr>
        <w:t>Krüger</w:t>
      </w:r>
      <w:proofErr w:type="spellEnd"/>
      <w:r w:rsidRPr="00976AD7">
        <w:rPr>
          <w:lang w:val="en-GB"/>
        </w:rPr>
        <w:t xml:space="preserve">‐Johnsen, M., </w:t>
      </w:r>
      <w:proofErr w:type="spellStart"/>
      <w:r w:rsidRPr="00976AD7">
        <w:rPr>
          <w:lang w:val="en-GB"/>
        </w:rPr>
        <w:t>Krumme</w:t>
      </w:r>
      <w:proofErr w:type="spellEnd"/>
      <w:r w:rsidRPr="00976AD7">
        <w:rPr>
          <w:lang w:val="en-GB"/>
        </w:rPr>
        <w:t xml:space="preserve">, U., </w:t>
      </w:r>
      <w:r w:rsidRPr="00976AD7">
        <w:rPr>
          <w:i/>
          <w:iCs/>
          <w:lang w:val="en-GB"/>
        </w:rPr>
        <w:t>et al.</w:t>
      </w:r>
      <w:r w:rsidRPr="00976AD7">
        <w:rPr>
          <w:lang w:val="en-GB"/>
        </w:rPr>
        <w:t xml:space="preserve"> 2021. Multidecadal changes in fish growth rates estimated from tagging data: A case study from the Eastern Baltic cod (Gadus </w:t>
      </w:r>
      <w:proofErr w:type="spellStart"/>
      <w:r w:rsidRPr="00976AD7">
        <w:rPr>
          <w:lang w:val="en-GB"/>
        </w:rPr>
        <w:t>morhua</w:t>
      </w:r>
      <w:proofErr w:type="spellEnd"/>
      <w:r w:rsidRPr="00976AD7">
        <w:rPr>
          <w:lang w:val="en-GB"/>
        </w:rPr>
        <w:t xml:space="preserve">, </w:t>
      </w:r>
      <w:proofErr w:type="spellStart"/>
      <w:r w:rsidRPr="00976AD7">
        <w:rPr>
          <w:lang w:val="en-GB"/>
        </w:rPr>
        <w:t>Gadidae</w:t>
      </w:r>
      <w:proofErr w:type="spellEnd"/>
      <w:r w:rsidRPr="00976AD7">
        <w:rPr>
          <w:lang w:val="en-GB"/>
        </w:rPr>
        <w:t>). Fish and Fisheries, 22: 413–427.</w:t>
      </w:r>
    </w:p>
    <w:p w14:paraId="06C10DF7" w14:textId="77777777" w:rsidR="00976AD7" w:rsidRPr="00976AD7" w:rsidRDefault="00976AD7" w:rsidP="00976AD7">
      <w:pPr>
        <w:pStyle w:val="Bibliography"/>
        <w:rPr>
          <w:lang w:val="en-GB"/>
        </w:rPr>
      </w:pPr>
      <w:proofErr w:type="spellStart"/>
      <w:r w:rsidRPr="00976AD7">
        <w:rPr>
          <w:lang w:val="en-GB"/>
        </w:rPr>
        <w:t>Möllmann</w:t>
      </w:r>
      <w:proofErr w:type="spellEnd"/>
      <w:r w:rsidRPr="00976AD7">
        <w:rPr>
          <w:lang w:val="en-GB"/>
        </w:rPr>
        <w:t xml:space="preserve">, C., </w:t>
      </w:r>
      <w:proofErr w:type="spellStart"/>
      <w:r w:rsidRPr="00976AD7">
        <w:rPr>
          <w:lang w:val="en-GB"/>
        </w:rPr>
        <w:t>Kornilovs</w:t>
      </w:r>
      <w:proofErr w:type="spellEnd"/>
      <w:r w:rsidRPr="00976AD7">
        <w:rPr>
          <w:lang w:val="en-GB"/>
        </w:rPr>
        <w:t xml:space="preserve">, G., Fetter, M., </w:t>
      </w:r>
      <w:proofErr w:type="spellStart"/>
      <w:r w:rsidRPr="00976AD7">
        <w:rPr>
          <w:lang w:val="en-GB"/>
        </w:rPr>
        <w:t>Köster</w:t>
      </w:r>
      <w:proofErr w:type="spellEnd"/>
      <w:r w:rsidRPr="00976AD7">
        <w:rPr>
          <w:lang w:val="en-GB"/>
        </w:rPr>
        <w:t xml:space="preserve">, F. W., and </w:t>
      </w:r>
      <w:proofErr w:type="spellStart"/>
      <w:r w:rsidRPr="00976AD7">
        <w:rPr>
          <w:lang w:val="en-GB"/>
        </w:rPr>
        <w:t>Hinrichsen</w:t>
      </w:r>
      <w:proofErr w:type="spellEnd"/>
      <w:r w:rsidRPr="00976AD7">
        <w:rPr>
          <w:lang w:val="en-GB"/>
        </w:rPr>
        <w:t xml:space="preserve">, H.-H. 2003. The marine copepod, </w:t>
      </w:r>
      <w:proofErr w:type="spellStart"/>
      <w:r w:rsidRPr="00976AD7">
        <w:rPr>
          <w:lang w:val="en-GB"/>
        </w:rPr>
        <w:t>Pseudocalanus</w:t>
      </w:r>
      <w:proofErr w:type="spellEnd"/>
      <w:r w:rsidRPr="00976AD7">
        <w:rPr>
          <w:lang w:val="en-GB"/>
        </w:rPr>
        <w:t xml:space="preserve"> elongatus, as a mediator between climate variability and fisheries in the Central Baltic Sea. Fisheries Oceanography, 12: 360–368.</w:t>
      </w:r>
    </w:p>
    <w:p w14:paraId="37416977" w14:textId="77777777" w:rsidR="00976AD7" w:rsidRPr="00976AD7" w:rsidRDefault="00976AD7" w:rsidP="00976AD7">
      <w:pPr>
        <w:pStyle w:val="Bibliography"/>
        <w:rPr>
          <w:lang w:val="en-GB"/>
        </w:rPr>
      </w:pPr>
      <w:r w:rsidRPr="00976AD7">
        <w:rPr>
          <w:lang w:val="en-GB"/>
        </w:rPr>
        <w:t xml:space="preserve">Morgan, M. J., Rideout, R. M., and </w:t>
      </w:r>
      <w:proofErr w:type="spellStart"/>
      <w:r w:rsidRPr="00976AD7">
        <w:rPr>
          <w:lang w:val="en-GB"/>
        </w:rPr>
        <w:t>Colbourne</w:t>
      </w:r>
      <w:proofErr w:type="spellEnd"/>
      <w:r w:rsidRPr="00976AD7">
        <w:rPr>
          <w:lang w:val="en-GB"/>
        </w:rPr>
        <w:t xml:space="preserve">, E. B. 2010. Impact of environmental temperature on Atlantic cod Gadus </w:t>
      </w:r>
      <w:proofErr w:type="spellStart"/>
      <w:r w:rsidRPr="00976AD7">
        <w:rPr>
          <w:lang w:val="en-GB"/>
        </w:rPr>
        <w:t>morhua</w:t>
      </w:r>
      <w:proofErr w:type="spellEnd"/>
      <w:r w:rsidRPr="00976AD7">
        <w:rPr>
          <w:lang w:val="en-GB"/>
        </w:rPr>
        <w:t xml:space="preserve"> energy allocation to growth, </w:t>
      </w:r>
      <w:proofErr w:type="gramStart"/>
      <w:r w:rsidRPr="00976AD7">
        <w:rPr>
          <w:lang w:val="en-GB"/>
        </w:rPr>
        <w:t>condition</w:t>
      </w:r>
      <w:proofErr w:type="gramEnd"/>
      <w:r w:rsidRPr="00976AD7">
        <w:rPr>
          <w:lang w:val="en-GB"/>
        </w:rPr>
        <w:t xml:space="preserve"> and reproduction. Marine Ecology Progress Series, 404: 185–195.</w:t>
      </w:r>
    </w:p>
    <w:p w14:paraId="6377BE90" w14:textId="77777777" w:rsidR="00976AD7" w:rsidRPr="00976AD7" w:rsidRDefault="00976AD7" w:rsidP="00976AD7">
      <w:pPr>
        <w:pStyle w:val="Bibliography"/>
        <w:rPr>
          <w:lang w:val="en-GB"/>
        </w:rPr>
      </w:pPr>
      <w:r w:rsidRPr="00976AD7">
        <w:rPr>
          <w:lang w:val="en-GB"/>
        </w:rPr>
        <w:t xml:space="preserve">Nakagawa, S., and </w:t>
      </w:r>
      <w:proofErr w:type="spellStart"/>
      <w:r w:rsidRPr="00976AD7">
        <w:rPr>
          <w:lang w:val="en-GB"/>
        </w:rPr>
        <w:t>Schielzeth</w:t>
      </w:r>
      <w:proofErr w:type="spellEnd"/>
      <w:r w:rsidRPr="00976AD7">
        <w:rPr>
          <w:lang w:val="en-GB"/>
        </w:rPr>
        <w:t>, H. 2013. A general and simple method for obtaining R2 from generalized linear mixed-effects models. Methods in Ecology and Evolution, 4: 133–142.</w:t>
      </w:r>
    </w:p>
    <w:p w14:paraId="03D68D55" w14:textId="77777777" w:rsidR="00976AD7" w:rsidRPr="00935135" w:rsidRDefault="00976AD7" w:rsidP="00976AD7">
      <w:pPr>
        <w:pStyle w:val="Bibliography"/>
        <w:rPr>
          <w:lang w:val="sv-SE"/>
        </w:rPr>
      </w:pPr>
      <w:r w:rsidRPr="00976AD7">
        <w:rPr>
          <w:lang w:val="en-GB"/>
        </w:rPr>
        <w:t xml:space="preserve">Nash, R., Valencia, A., and Geffen, A. 2006. The origin of </w:t>
      </w:r>
      <w:proofErr w:type="spellStart"/>
      <w:r w:rsidRPr="00976AD7">
        <w:rPr>
          <w:lang w:val="en-GB"/>
        </w:rPr>
        <w:t>fulton’s</w:t>
      </w:r>
      <w:proofErr w:type="spellEnd"/>
      <w:r w:rsidRPr="00976AD7">
        <w:rPr>
          <w:lang w:val="en-GB"/>
        </w:rPr>
        <w:t xml:space="preserve"> condition </w:t>
      </w:r>
      <w:proofErr w:type="gramStart"/>
      <w:r w:rsidRPr="00976AD7">
        <w:rPr>
          <w:lang w:val="en-GB"/>
        </w:rPr>
        <w:t>factor :</w:t>
      </w:r>
      <w:proofErr w:type="gramEnd"/>
      <w:r w:rsidRPr="00976AD7">
        <w:rPr>
          <w:lang w:val="en-GB"/>
        </w:rPr>
        <w:t xml:space="preserve"> Setting the record straight. </w:t>
      </w:r>
      <w:proofErr w:type="spellStart"/>
      <w:r w:rsidRPr="00935135">
        <w:rPr>
          <w:lang w:val="sv-SE"/>
        </w:rPr>
        <w:t>Fisheries</w:t>
      </w:r>
      <w:proofErr w:type="spellEnd"/>
      <w:r w:rsidRPr="00935135">
        <w:rPr>
          <w:lang w:val="sv-SE"/>
        </w:rPr>
        <w:t>, 31: 236–238.</w:t>
      </w:r>
    </w:p>
    <w:p w14:paraId="58F8A263" w14:textId="77777777" w:rsidR="00976AD7" w:rsidRPr="00976AD7" w:rsidRDefault="00976AD7" w:rsidP="00976AD7">
      <w:pPr>
        <w:pStyle w:val="Bibliography"/>
        <w:rPr>
          <w:lang w:val="en-GB"/>
        </w:rPr>
      </w:pPr>
      <w:proofErr w:type="spellStart"/>
      <w:r w:rsidRPr="00935135">
        <w:rPr>
          <w:lang w:val="sv-SE"/>
        </w:rPr>
        <w:t>Neuenfeldt</w:t>
      </w:r>
      <w:proofErr w:type="spellEnd"/>
      <w:r w:rsidRPr="00935135">
        <w:rPr>
          <w:lang w:val="sv-SE"/>
        </w:rPr>
        <w:t xml:space="preserve">, S., </w:t>
      </w:r>
      <w:proofErr w:type="spellStart"/>
      <w:r w:rsidRPr="00935135">
        <w:rPr>
          <w:lang w:val="sv-SE"/>
        </w:rPr>
        <w:t>Bartolino</w:t>
      </w:r>
      <w:proofErr w:type="spellEnd"/>
      <w:r w:rsidRPr="00935135">
        <w:rPr>
          <w:lang w:val="sv-SE"/>
        </w:rPr>
        <w:t xml:space="preserve">, V., </w:t>
      </w:r>
      <w:proofErr w:type="spellStart"/>
      <w:r w:rsidRPr="00935135">
        <w:rPr>
          <w:lang w:val="sv-SE"/>
        </w:rPr>
        <w:t>Orio</w:t>
      </w:r>
      <w:proofErr w:type="spellEnd"/>
      <w:r w:rsidRPr="00935135">
        <w:rPr>
          <w:lang w:val="sv-SE"/>
        </w:rPr>
        <w:t xml:space="preserve">, A., Andersen, K. H., Andersen, N. G., Niiranen, S., Bergström, U., </w:t>
      </w:r>
      <w:r w:rsidRPr="00935135">
        <w:rPr>
          <w:i/>
          <w:iCs/>
          <w:lang w:val="sv-SE"/>
        </w:rPr>
        <w:t>et al.</w:t>
      </w:r>
      <w:r w:rsidRPr="00935135">
        <w:rPr>
          <w:lang w:val="sv-SE"/>
        </w:rPr>
        <w:t xml:space="preserve"> 2020. </w:t>
      </w:r>
      <w:r w:rsidRPr="00976AD7">
        <w:rPr>
          <w:lang w:val="en-GB"/>
        </w:rPr>
        <w:t>Feeding and growth of Atlantic cod (</w:t>
      </w:r>
      <w:r w:rsidRPr="00976AD7">
        <w:rPr>
          <w:i/>
          <w:iCs/>
          <w:lang w:val="en-GB"/>
        </w:rPr>
        <w:t xml:space="preserve">Gadus </w:t>
      </w:r>
      <w:proofErr w:type="spellStart"/>
      <w:r w:rsidRPr="00976AD7">
        <w:rPr>
          <w:i/>
          <w:iCs/>
          <w:lang w:val="en-GB"/>
        </w:rPr>
        <w:t>morhua</w:t>
      </w:r>
      <w:proofErr w:type="spellEnd"/>
      <w:r w:rsidRPr="00976AD7">
        <w:rPr>
          <w:lang w:val="en-GB"/>
        </w:rPr>
        <w:t xml:space="preserve"> L.) in </w:t>
      </w:r>
      <w:r w:rsidRPr="00976AD7">
        <w:rPr>
          <w:lang w:val="en-GB"/>
        </w:rPr>
        <w:lastRenderedPageBreak/>
        <w:t>the eastern Baltic Sea under environmental change. ICES Journal of Marine Science, 77: 624–632.</w:t>
      </w:r>
    </w:p>
    <w:p w14:paraId="557A85C2" w14:textId="77777777" w:rsidR="00976AD7" w:rsidRPr="00976AD7" w:rsidRDefault="00976AD7" w:rsidP="00976AD7">
      <w:pPr>
        <w:pStyle w:val="Bibliography"/>
        <w:rPr>
          <w:lang w:val="en-GB"/>
        </w:rPr>
      </w:pPr>
      <w:r w:rsidRPr="00976AD7">
        <w:rPr>
          <w:lang w:val="en-GB"/>
        </w:rPr>
        <w:t xml:space="preserve">Neumann, T., </w:t>
      </w:r>
      <w:proofErr w:type="spellStart"/>
      <w:r w:rsidRPr="00976AD7">
        <w:rPr>
          <w:lang w:val="en-GB"/>
        </w:rPr>
        <w:t>Koponen</w:t>
      </w:r>
      <w:proofErr w:type="spellEnd"/>
      <w:r w:rsidRPr="00976AD7">
        <w:rPr>
          <w:lang w:val="en-GB"/>
        </w:rPr>
        <w:t xml:space="preserve">, S., Attila, J., </w:t>
      </w:r>
      <w:proofErr w:type="spellStart"/>
      <w:r w:rsidRPr="00976AD7">
        <w:rPr>
          <w:lang w:val="en-GB"/>
        </w:rPr>
        <w:t>Brockmann</w:t>
      </w:r>
      <w:proofErr w:type="spellEnd"/>
      <w:r w:rsidRPr="00976AD7">
        <w:rPr>
          <w:lang w:val="en-GB"/>
        </w:rPr>
        <w:t xml:space="preserve">, C., Kallio, K., </w:t>
      </w:r>
      <w:proofErr w:type="spellStart"/>
      <w:r w:rsidRPr="00976AD7">
        <w:rPr>
          <w:lang w:val="en-GB"/>
        </w:rPr>
        <w:t>Kervinen</w:t>
      </w:r>
      <w:proofErr w:type="spellEnd"/>
      <w:r w:rsidRPr="00976AD7">
        <w:rPr>
          <w:lang w:val="en-GB"/>
        </w:rPr>
        <w:t xml:space="preserve">, M., </w:t>
      </w:r>
      <w:proofErr w:type="spellStart"/>
      <w:r w:rsidRPr="00976AD7">
        <w:rPr>
          <w:lang w:val="en-GB"/>
        </w:rPr>
        <w:t>Mazeran</w:t>
      </w:r>
      <w:proofErr w:type="spellEnd"/>
      <w:r w:rsidRPr="00976AD7">
        <w:rPr>
          <w:lang w:val="en-GB"/>
        </w:rPr>
        <w:t xml:space="preserve">, C., </w:t>
      </w:r>
      <w:r w:rsidRPr="00976AD7">
        <w:rPr>
          <w:i/>
          <w:iCs/>
          <w:lang w:val="en-GB"/>
        </w:rPr>
        <w:t>et al.</w:t>
      </w:r>
      <w:r w:rsidRPr="00976AD7">
        <w:rPr>
          <w:lang w:val="en-GB"/>
        </w:rPr>
        <w:t xml:space="preserve"> 2021. Optical model for the Baltic Sea with an explicit CDOM state variable: a case study with Model ERGOM (version 1.2). Geoscientific Model Development, 14: 5049–5062. Copernicus GmbH.</w:t>
      </w:r>
    </w:p>
    <w:p w14:paraId="586A3C7D" w14:textId="77777777" w:rsidR="00976AD7" w:rsidRPr="00976AD7" w:rsidRDefault="00976AD7" w:rsidP="00976AD7">
      <w:pPr>
        <w:pStyle w:val="Bibliography"/>
        <w:rPr>
          <w:lang w:val="en-GB"/>
        </w:rPr>
      </w:pPr>
      <w:r w:rsidRPr="00976AD7">
        <w:rPr>
          <w:lang w:val="en-GB"/>
        </w:rPr>
        <w:t xml:space="preserve">Orio, A., Florin, A.-B., </w:t>
      </w:r>
      <w:proofErr w:type="spellStart"/>
      <w:r w:rsidRPr="00976AD7">
        <w:rPr>
          <w:lang w:val="en-GB"/>
        </w:rPr>
        <w:t>Bergström</w:t>
      </w:r>
      <w:proofErr w:type="spellEnd"/>
      <w:r w:rsidRPr="00976AD7">
        <w:rPr>
          <w:lang w:val="en-GB"/>
        </w:rPr>
        <w:t xml:space="preserve">, U., </w:t>
      </w:r>
      <w:proofErr w:type="spellStart"/>
      <w:r w:rsidRPr="00976AD7">
        <w:rPr>
          <w:lang w:val="en-GB"/>
        </w:rPr>
        <w:t>Šics</w:t>
      </w:r>
      <w:proofErr w:type="spellEnd"/>
      <w:r w:rsidRPr="00976AD7">
        <w:rPr>
          <w:lang w:val="en-GB"/>
        </w:rPr>
        <w:t xml:space="preserve">, I., Baranova, T., and </w:t>
      </w:r>
      <w:proofErr w:type="spellStart"/>
      <w:r w:rsidRPr="00976AD7">
        <w:rPr>
          <w:lang w:val="en-GB"/>
        </w:rPr>
        <w:t>Casini</w:t>
      </w:r>
      <w:proofErr w:type="spellEnd"/>
      <w:r w:rsidRPr="00976AD7">
        <w:rPr>
          <w:lang w:val="en-GB"/>
        </w:rPr>
        <w:t>, M. 2017. Modelling indices of abundance and size-based indicators of cod and flounder stocks in the Baltic Sea using newly standardized trawl survey data. ICES Journal of Marine Science, 74: 1322–1333. Oxford Academic.</w:t>
      </w:r>
    </w:p>
    <w:p w14:paraId="7E9F7F84" w14:textId="77777777" w:rsidR="00976AD7" w:rsidRPr="00976AD7" w:rsidRDefault="00976AD7" w:rsidP="00976AD7">
      <w:pPr>
        <w:pStyle w:val="Bibliography"/>
        <w:rPr>
          <w:lang w:val="en-GB"/>
        </w:rPr>
      </w:pPr>
      <w:r w:rsidRPr="00976AD7">
        <w:rPr>
          <w:lang w:val="en-GB"/>
        </w:rPr>
        <w:t xml:space="preserve">Orio, A., </w:t>
      </w:r>
      <w:proofErr w:type="spellStart"/>
      <w:r w:rsidRPr="00976AD7">
        <w:rPr>
          <w:lang w:val="en-GB"/>
        </w:rPr>
        <w:t>Bergström</w:t>
      </w:r>
      <w:proofErr w:type="spellEnd"/>
      <w:r w:rsidRPr="00976AD7">
        <w:rPr>
          <w:lang w:val="en-GB"/>
        </w:rPr>
        <w:t xml:space="preserve">, U., Florin, A.-B., Lehmann, A., </w:t>
      </w:r>
      <w:proofErr w:type="spellStart"/>
      <w:r w:rsidRPr="00976AD7">
        <w:rPr>
          <w:lang w:val="en-GB"/>
        </w:rPr>
        <w:t>Šics</w:t>
      </w:r>
      <w:proofErr w:type="spellEnd"/>
      <w:r w:rsidRPr="00976AD7">
        <w:rPr>
          <w:lang w:val="en-GB"/>
        </w:rPr>
        <w:t xml:space="preserve">, I., and </w:t>
      </w:r>
      <w:proofErr w:type="spellStart"/>
      <w:r w:rsidRPr="00976AD7">
        <w:rPr>
          <w:lang w:val="en-GB"/>
        </w:rPr>
        <w:t>Casini</w:t>
      </w:r>
      <w:proofErr w:type="spellEnd"/>
      <w:r w:rsidRPr="00976AD7">
        <w:rPr>
          <w:lang w:val="en-GB"/>
        </w:rPr>
        <w:t>, M. 2019. Spatial contraction of demersal fish populations in a large marine ecosystem. Journal of Biogeography, 46: 633–645. John Wiley &amp; Sons, Ltd.</w:t>
      </w:r>
    </w:p>
    <w:p w14:paraId="47EBF1AD" w14:textId="77777777" w:rsidR="00976AD7" w:rsidRPr="00976AD7" w:rsidRDefault="00976AD7" w:rsidP="00976AD7">
      <w:pPr>
        <w:pStyle w:val="Bibliography"/>
        <w:rPr>
          <w:lang w:val="en-GB"/>
        </w:rPr>
      </w:pPr>
      <w:r w:rsidRPr="00976AD7">
        <w:rPr>
          <w:lang w:val="en-GB"/>
        </w:rPr>
        <w:t xml:space="preserve">Orio, A., </w:t>
      </w:r>
      <w:proofErr w:type="spellStart"/>
      <w:r w:rsidRPr="00976AD7">
        <w:rPr>
          <w:lang w:val="en-GB"/>
        </w:rPr>
        <w:t>Bergström</w:t>
      </w:r>
      <w:proofErr w:type="spellEnd"/>
      <w:r w:rsidRPr="00976AD7">
        <w:rPr>
          <w:lang w:val="en-GB"/>
        </w:rPr>
        <w:t xml:space="preserve">, U., Florin, A.-B., </w:t>
      </w:r>
      <w:proofErr w:type="spellStart"/>
      <w:r w:rsidRPr="00976AD7">
        <w:rPr>
          <w:lang w:val="en-GB"/>
        </w:rPr>
        <w:t>Šics</w:t>
      </w:r>
      <w:proofErr w:type="spellEnd"/>
      <w:r w:rsidRPr="00976AD7">
        <w:rPr>
          <w:lang w:val="en-GB"/>
        </w:rPr>
        <w:t xml:space="preserve">, I., and </w:t>
      </w:r>
      <w:proofErr w:type="spellStart"/>
      <w:r w:rsidRPr="00976AD7">
        <w:rPr>
          <w:lang w:val="en-GB"/>
        </w:rPr>
        <w:t>Casini</w:t>
      </w:r>
      <w:proofErr w:type="spellEnd"/>
      <w:r w:rsidRPr="00976AD7">
        <w:rPr>
          <w:lang w:val="en-GB"/>
        </w:rPr>
        <w:t xml:space="preserve">, M. 2020. Long-term changes in spatial overlap </w:t>
      </w:r>
      <w:proofErr w:type="spellStart"/>
      <w:r w:rsidRPr="00976AD7">
        <w:rPr>
          <w:lang w:val="en-GB"/>
        </w:rPr>
        <w:t>betweeninteracting</w:t>
      </w:r>
      <w:proofErr w:type="spellEnd"/>
      <w:r w:rsidRPr="00976AD7">
        <w:rPr>
          <w:lang w:val="en-GB"/>
        </w:rPr>
        <w:t xml:space="preserve"> cod and flounder in the Baltic Sea. </w:t>
      </w:r>
      <w:proofErr w:type="spellStart"/>
      <w:r w:rsidRPr="00976AD7">
        <w:rPr>
          <w:lang w:val="en-GB"/>
        </w:rPr>
        <w:t>Hydrobiologia</w:t>
      </w:r>
      <w:proofErr w:type="spellEnd"/>
      <w:r w:rsidRPr="00976AD7">
        <w:rPr>
          <w:lang w:val="en-GB"/>
        </w:rPr>
        <w:t>, 847: 2541–2553.</w:t>
      </w:r>
    </w:p>
    <w:p w14:paraId="41A3441A" w14:textId="77777777" w:rsidR="00976AD7" w:rsidRPr="00976AD7" w:rsidRDefault="00976AD7" w:rsidP="00976AD7">
      <w:pPr>
        <w:pStyle w:val="Bibliography"/>
        <w:rPr>
          <w:lang w:val="en-GB"/>
        </w:rPr>
      </w:pPr>
      <w:proofErr w:type="spellStart"/>
      <w:r w:rsidRPr="00976AD7">
        <w:rPr>
          <w:lang w:val="en-GB"/>
        </w:rPr>
        <w:t>Reusch</w:t>
      </w:r>
      <w:proofErr w:type="spellEnd"/>
      <w:r w:rsidRPr="00976AD7">
        <w:rPr>
          <w:lang w:val="en-GB"/>
        </w:rPr>
        <w:t xml:space="preserve">, T. B. H., Dierking, J., Andersson, H. C., </w:t>
      </w:r>
      <w:proofErr w:type="spellStart"/>
      <w:r w:rsidRPr="00976AD7">
        <w:rPr>
          <w:lang w:val="en-GB"/>
        </w:rPr>
        <w:t>Bonsdorff</w:t>
      </w:r>
      <w:proofErr w:type="spellEnd"/>
      <w:r w:rsidRPr="00976AD7">
        <w:rPr>
          <w:lang w:val="en-GB"/>
        </w:rPr>
        <w:t xml:space="preserve">, E., Carstensen, J., </w:t>
      </w:r>
      <w:proofErr w:type="spellStart"/>
      <w:r w:rsidRPr="00976AD7">
        <w:rPr>
          <w:lang w:val="en-GB"/>
        </w:rPr>
        <w:t>Casini</w:t>
      </w:r>
      <w:proofErr w:type="spellEnd"/>
      <w:r w:rsidRPr="00976AD7">
        <w:rPr>
          <w:lang w:val="en-GB"/>
        </w:rPr>
        <w:t xml:space="preserve">, M., </w:t>
      </w:r>
      <w:proofErr w:type="spellStart"/>
      <w:r w:rsidRPr="00976AD7">
        <w:rPr>
          <w:lang w:val="en-GB"/>
        </w:rPr>
        <w:t>Czajkowski</w:t>
      </w:r>
      <w:proofErr w:type="spellEnd"/>
      <w:r w:rsidRPr="00976AD7">
        <w:rPr>
          <w:lang w:val="en-GB"/>
        </w:rPr>
        <w:t xml:space="preserve">, M., </w:t>
      </w:r>
      <w:r w:rsidRPr="00976AD7">
        <w:rPr>
          <w:i/>
          <w:iCs/>
          <w:lang w:val="en-GB"/>
        </w:rPr>
        <w:t>et al.</w:t>
      </w:r>
      <w:r w:rsidRPr="00976AD7">
        <w:rPr>
          <w:lang w:val="en-GB"/>
        </w:rPr>
        <w:t xml:space="preserve"> 2018. The Baltic Sea as a time machine for the future coastal ocean. Science Advances. American Association for the Advancement of Science. https://www.science.org/doi/abs/10.1126/sciadv.aar8195 (Accessed 1 September 2021).</w:t>
      </w:r>
    </w:p>
    <w:p w14:paraId="2F787383" w14:textId="77777777" w:rsidR="00976AD7" w:rsidRPr="00976AD7" w:rsidRDefault="00976AD7" w:rsidP="00976AD7">
      <w:pPr>
        <w:pStyle w:val="Bibliography"/>
        <w:rPr>
          <w:lang w:val="en-GB"/>
        </w:rPr>
      </w:pPr>
      <w:r w:rsidRPr="00976AD7">
        <w:rPr>
          <w:lang w:val="en-GB"/>
        </w:rPr>
        <w:t>Rue, H., Martino, S., and Chopin, N. 2009. Approximate Bayesian inference for latent Gaussian models by using integrated nested Laplace approximations. Journal of the Royal Statistical Society: Series B (Statistical Methodology), 71: 319–392.</w:t>
      </w:r>
    </w:p>
    <w:p w14:paraId="3AF428CE" w14:textId="77777777" w:rsidR="00976AD7" w:rsidRPr="00976AD7" w:rsidRDefault="00976AD7" w:rsidP="00976AD7">
      <w:pPr>
        <w:pStyle w:val="Bibliography"/>
        <w:rPr>
          <w:lang w:val="en-GB"/>
        </w:rPr>
      </w:pPr>
      <w:r w:rsidRPr="00935135">
        <w:rPr>
          <w:lang w:val="sv-SE"/>
        </w:rPr>
        <w:t xml:space="preserve">Ryberg, M. P., Skov, P. V., </w:t>
      </w:r>
      <w:proofErr w:type="spellStart"/>
      <w:r w:rsidRPr="00935135">
        <w:rPr>
          <w:lang w:val="sv-SE"/>
        </w:rPr>
        <w:t>Vendramin</w:t>
      </w:r>
      <w:proofErr w:type="spellEnd"/>
      <w:r w:rsidRPr="00935135">
        <w:rPr>
          <w:lang w:val="sv-SE"/>
        </w:rPr>
        <w:t xml:space="preserve">, N., </w:t>
      </w:r>
      <w:proofErr w:type="spellStart"/>
      <w:r w:rsidRPr="00935135">
        <w:rPr>
          <w:lang w:val="sv-SE"/>
        </w:rPr>
        <w:t>Buchmann</w:t>
      </w:r>
      <w:proofErr w:type="spellEnd"/>
      <w:r w:rsidRPr="00935135">
        <w:rPr>
          <w:lang w:val="sv-SE"/>
        </w:rPr>
        <w:t xml:space="preserve">, K., Nielsen, A., and </w:t>
      </w:r>
      <w:proofErr w:type="spellStart"/>
      <w:r w:rsidRPr="00935135">
        <w:rPr>
          <w:lang w:val="sv-SE"/>
        </w:rPr>
        <w:t>Behrens</w:t>
      </w:r>
      <w:proofErr w:type="spellEnd"/>
      <w:r w:rsidRPr="00935135">
        <w:rPr>
          <w:lang w:val="sv-SE"/>
        </w:rPr>
        <w:t xml:space="preserve">, J. W. 2020. </w:t>
      </w:r>
      <w:r w:rsidRPr="00976AD7">
        <w:rPr>
          <w:lang w:val="en-GB"/>
        </w:rPr>
        <w:t xml:space="preserve">Physiological condition of Eastern Baltic cod, Gadus </w:t>
      </w:r>
      <w:proofErr w:type="spellStart"/>
      <w:r w:rsidRPr="00976AD7">
        <w:rPr>
          <w:lang w:val="en-GB"/>
        </w:rPr>
        <w:t>morhua</w:t>
      </w:r>
      <w:proofErr w:type="spellEnd"/>
      <w:r w:rsidRPr="00976AD7">
        <w:rPr>
          <w:lang w:val="en-GB"/>
        </w:rPr>
        <w:t xml:space="preserve">, infected with the parasitic nematode </w:t>
      </w:r>
      <w:proofErr w:type="spellStart"/>
      <w:r w:rsidRPr="00976AD7">
        <w:rPr>
          <w:lang w:val="en-GB"/>
        </w:rPr>
        <w:t>Contracaecum</w:t>
      </w:r>
      <w:proofErr w:type="spellEnd"/>
      <w:r w:rsidRPr="00976AD7">
        <w:rPr>
          <w:lang w:val="en-GB"/>
        </w:rPr>
        <w:t xml:space="preserve"> </w:t>
      </w:r>
      <w:proofErr w:type="spellStart"/>
      <w:r w:rsidRPr="00976AD7">
        <w:rPr>
          <w:lang w:val="en-GB"/>
        </w:rPr>
        <w:t>osculatum</w:t>
      </w:r>
      <w:proofErr w:type="spellEnd"/>
      <w:r w:rsidRPr="00976AD7">
        <w:rPr>
          <w:lang w:val="en-GB"/>
        </w:rPr>
        <w:t>. Conservation Physiology, 8. Oxford Academic. https://academic.oup.com/conphys/article/8/1/coaa093/5909674 (Accessed 13 November 2020).</w:t>
      </w:r>
    </w:p>
    <w:p w14:paraId="43CE33DD" w14:textId="77777777" w:rsidR="00976AD7" w:rsidRPr="00976AD7" w:rsidRDefault="00976AD7" w:rsidP="00976AD7">
      <w:pPr>
        <w:pStyle w:val="Bibliography"/>
        <w:rPr>
          <w:lang w:val="en-GB"/>
        </w:rPr>
      </w:pPr>
      <w:r w:rsidRPr="00976AD7">
        <w:rPr>
          <w:lang w:val="en-GB"/>
        </w:rPr>
        <w:t xml:space="preserve">Sampaio, E., Santos, C., Rosa, I. C., Ferreira, V., </w:t>
      </w:r>
      <w:proofErr w:type="spellStart"/>
      <w:r w:rsidRPr="00976AD7">
        <w:rPr>
          <w:lang w:val="en-GB"/>
        </w:rPr>
        <w:t>Pörtner</w:t>
      </w:r>
      <w:proofErr w:type="spellEnd"/>
      <w:r w:rsidRPr="00976AD7">
        <w:rPr>
          <w:lang w:val="en-GB"/>
        </w:rPr>
        <w:t xml:space="preserve">, H.-O., Duarte, C. M., Levin, L. A., </w:t>
      </w:r>
      <w:r w:rsidRPr="00976AD7">
        <w:rPr>
          <w:i/>
          <w:iCs/>
          <w:lang w:val="en-GB"/>
        </w:rPr>
        <w:t>et al.</w:t>
      </w:r>
      <w:r w:rsidRPr="00976AD7">
        <w:rPr>
          <w:lang w:val="en-GB"/>
        </w:rPr>
        <w:t xml:space="preserve"> 2021. Impacts of hypoxic events surpass those of future ocean warming and acidification. Nature Ecology &amp; Evolution: 1–11. Nature Publishing Group.</w:t>
      </w:r>
    </w:p>
    <w:p w14:paraId="58A874A2" w14:textId="77777777" w:rsidR="00976AD7" w:rsidRPr="00976AD7" w:rsidRDefault="00976AD7" w:rsidP="00976AD7">
      <w:pPr>
        <w:pStyle w:val="Bibliography"/>
        <w:rPr>
          <w:lang w:val="en-GB"/>
        </w:rPr>
      </w:pPr>
      <w:proofErr w:type="spellStart"/>
      <w:r w:rsidRPr="00976AD7">
        <w:rPr>
          <w:lang w:val="en-GB"/>
        </w:rPr>
        <w:t>Shono</w:t>
      </w:r>
      <w:proofErr w:type="spellEnd"/>
      <w:r w:rsidRPr="00976AD7">
        <w:rPr>
          <w:lang w:val="en-GB"/>
        </w:rPr>
        <w:t>, H. 2008. Application of the Tweedie distribution to zero-catch data in CPUE analysis. Fisheries Research, 93: 154–162.</w:t>
      </w:r>
    </w:p>
    <w:p w14:paraId="518F5267" w14:textId="77777777" w:rsidR="00976AD7" w:rsidRPr="00976AD7" w:rsidRDefault="00976AD7" w:rsidP="00976AD7">
      <w:pPr>
        <w:pStyle w:val="Bibliography"/>
        <w:rPr>
          <w:lang w:val="en-GB"/>
        </w:rPr>
      </w:pPr>
      <w:proofErr w:type="spellStart"/>
      <w:r w:rsidRPr="00976AD7">
        <w:rPr>
          <w:lang w:val="en-GB"/>
        </w:rPr>
        <w:t>Svedäng</w:t>
      </w:r>
      <w:proofErr w:type="spellEnd"/>
      <w:r w:rsidRPr="00976AD7">
        <w:rPr>
          <w:lang w:val="en-GB"/>
        </w:rPr>
        <w:t xml:space="preserve">, H., and </w:t>
      </w:r>
      <w:proofErr w:type="spellStart"/>
      <w:r w:rsidRPr="00976AD7">
        <w:rPr>
          <w:lang w:val="en-GB"/>
        </w:rPr>
        <w:t>Hornborg</w:t>
      </w:r>
      <w:proofErr w:type="spellEnd"/>
      <w:r w:rsidRPr="00976AD7">
        <w:rPr>
          <w:lang w:val="en-GB"/>
        </w:rPr>
        <w:t>, S. 2014. Selective fishing induces density-dependent growth. Nature Communications, 5: 4152.</w:t>
      </w:r>
    </w:p>
    <w:p w14:paraId="0259144F" w14:textId="77777777" w:rsidR="00976AD7" w:rsidRPr="00976AD7" w:rsidRDefault="00976AD7" w:rsidP="00976AD7">
      <w:pPr>
        <w:pStyle w:val="Bibliography"/>
        <w:rPr>
          <w:lang w:val="en-GB"/>
        </w:rPr>
      </w:pPr>
      <w:proofErr w:type="spellStart"/>
      <w:r w:rsidRPr="00976AD7">
        <w:rPr>
          <w:lang w:val="en-GB"/>
        </w:rPr>
        <w:t>Svedäng</w:t>
      </w:r>
      <w:proofErr w:type="spellEnd"/>
      <w:r w:rsidRPr="00976AD7">
        <w:rPr>
          <w:lang w:val="en-GB"/>
        </w:rPr>
        <w:t xml:space="preserve">, H., </w:t>
      </w:r>
      <w:proofErr w:type="spellStart"/>
      <w:r w:rsidRPr="00976AD7">
        <w:rPr>
          <w:lang w:val="en-GB"/>
        </w:rPr>
        <w:t>Savchuk</w:t>
      </w:r>
      <w:proofErr w:type="spellEnd"/>
      <w:r w:rsidRPr="00976AD7">
        <w:rPr>
          <w:lang w:val="en-GB"/>
        </w:rPr>
        <w:t xml:space="preserve">, O., </w:t>
      </w:r>
      <w:proofErr w:type="spellStart"/>
      <w:r w:rsidRPr="00976AD7">
        <w:rPr>
          <w:lang w:val="en-GB"/>
        </w:rPr>
        <w:t>Villnäs</w:t>
      </w:r>
      <w:proofErr w:type="spellEnd"/>
      <w:r w:rsidRPr="00976AD7">
        <w:rPr>
          <w:lang w:val="en-GB"/>
        </w:rPr>
        <w:t xml:space="preserve">, A., </w:t>
      </w:r>
      <w:proofErr w:type="spellStart"/>
      <w:r w:rsidRPr="00976AD7">
        <w:rPr>
          <w:lang w:val="en-GB"/>
        </w:rPr>
        <w:t>Norkko</w:t>
      </w:r>
      <w:proofErr w:type="spellEnd"/>
      <w:r w:rsidRPr="00976AD7">
        <w:rPr>
          <w:lang w:val="en-GB"/>
        </w:rPr>
        <w:t xml:space="preserve">, A., Gustafsson, B. G., Wikström, S. A., and </w:t>
      </w:r>
      <w:proofErr w:type="spellStart"/>
      <w:r w:rsidRPr="00976AD7">
        <w:rPr>
          <w:lang w:val="en-GB"/>
        </w:rPr>
        <w:t>Humborg</w:t>
      </w:r>
      <w:proofErr w:type="spellEnd"/>
      <w:r w:rsidRPr="00976AD7">
        <w:rPr>
          <w:lang w:val="en-GB"/>
        </w:rPr>
        <w:t xml:space="preserve">, C. 2022. Re-thinking the “ecological envelope” of Eastern Baltic cod (Gadus </w:t>
      </w:r>
      <w:proofErr w:type="spellStart"/>
      <w:r w:rsidRPr="00976AD7">
        <w:rPr>
          <w:lang w:val="en-GB"/>
        </w:rPr>
        <w:t>morhua</w:t>
      </w:r>
      <w:proofErr w:type="spellEnd"/>
      <w:r w:rsidRPr="00976AD7">
        <w:rPr>
          <w:lang w:val="en-GB"/>
        </w:rPr>
        <w:t>): conditions for productivity, reproduction, and feeding over time. ICES Journal of Marine Science: fsac017.</w:t>
      </w:r>
    </w:p>
    <w:p w14:paraId="2E6CDAD7" w14:textId="77777777" w:rsidR="00976AD7" w:rsidRPr="00976AD7" w:rsidRDefault="00976AD7" w:rsidP="00976AD7">
      <w:pPr>
        <w:pStyle w:val="Bibliography"/>
        <w:rPr>
          <w:lang w:val="en-GB"/>
        </w:rPr>
      </w:pPr>
      <w:r w:rsidRPr="00976AD7">
        <w:rPr>
          <w:lang w:val="en-GB"/>
        </w:rPr>
        <w:t xml:space="preserve">Thorson, J. T. 2015. </w:t>
      </w:r>
      <w:proofErr w:type="spellStart"/>
      <w:r w:rsidRPr="00976AD7">
        <w:rPr>
          <w:lang w:val="en-GB"/>
        </w:rPr>
        <w:t>Spatio</w:t>
      </w:r>
      <w:proofErr w:type="spellEnd"/>
      <w:r w:rsidRPr="00976AD7">
        <w:rPr>
          <w:lang w:val="en-GB"/>
        </w:rPr>
        <w:t xml:space="preserve">-temporal variation in fish condition is not consistently explained by density, temperature, or season for California Current </w:t>
      </w:r>
      <w:proofErr w:type="spellStart"/>
      <w:r w:rsidRPr="00976AD7">
        <w:rPr>
          <w:lang w:val="en-GB"/>
        </w:rPr>
        <w:t>groundfishes</w:t>
      </w:r>
      <w:proofErr w:type="spellEnd"/>
      <w:r w:rsidRPr="00976AD7">
        <w:rPr>
          <w:lang w:val="en-GB"/>
        </w:rPr>
        <w:t>. Marine Ecology Progress Series, 526: 101–112.</w:t>
      </w:r>
    </w:p>
    <w:p w14:paraId="2114302B" w14:textId="77777777" w:rsidR="00976AD7" w:rsidRPr="00976AD7" w:rsidRDefault="00976AD7" w:rsidP="00976AD7">
      <w:pPr>
        <w:pStyle w:val="Bibliography"/>
        <w:rPr>
          <w:lang w:val="en-GB"/>
        </w:rPr>
      </w:pPr>
      <w:r w:rsidRPr="00976AD7">
        <w:rPr>
          <w:lang w:val="en-GB"/>
        </w:rPr>
        <w:t xml:space="preserve">Thorson, J. T., Shelton, A. O., Ward, E. J., and </w:t>
      </w:r>
      <w:proofErr w:type="spellStart"/>
      <w:r w:rsidRPr="00976AD7">
        <w:rPr>
          <w:lang w:val="en-GB"/>
        </w:rPr>
        <w:t>Skaug</w:t>
      </w:r>
      <w:proofErr w:type="spellEnd"/>
      <w:r w:rsidRPr="00976AD7">
        <w:rPr>
          <w:lang w:val="en-GB"/>
        </w:rPr>
        <w:t xml:space="preserve">, H. J. 2015a. Geostatistical delta-generalized linear mixed models improve precision for estimated abundance indices for West Coast </w:t>
      </w:r>
      <w:proofErr w:type="spellStart"/>
      <w:r w:rsidRPr="00976AD7">
        <w:rPr>
          <w:lang w:val="en-GB"/>
        </w:rPr>
        <w:t>groundfishes</w:t>
      </w:r>
      <w:proofErr w:type="spellEnd"/>
      <w:r w:rsidRPr="00976AD7">
        <w:rPr>
          <w:lang w:val="en-GB"/>
        </w:rPr>
        <w:t>. ICES Journal of Marine Science, 72: 1297–1310. Oxford Academic.</w:t>
      </w:r>
    </w:p>
    <w:p w14:paraId="1E88A5BC" w14:textId="77777777" w:rsidR="00976AD7" w:rsidRPr="00976AD7" w:rsidRDefault="00976AD7" w:rsidP="00976AD7">
      <w:pPr>
        <w:pStyle w:val="Bibliography"/>
        <w:rPr>
          <w:lang w:val="en-GB"/>
        </w:rPr>
      </w:pPr>
      <w:r w:rsidRPr="00976AD7">
        <w:rPr>
          <w:lang w:val="en-GB"/>
        </w:rPr>
        <w:t xml:space="preserve">Thorson, J. T., </w:t>
      </w:r>
      <w:proofErr w:type="spellStart"/>
      <w:r w:rsidRPr="00976AD7">
        <w:rPr>
          <w:lang w:val="en-GB"/>
        </w:rPr>
        <w:t>Scheuerell</w:t>
      </w:r>
      <w:proofErr w:type="spellEnd"/>
      <w:r w:rsidRPr="00976AD7">
        <w:rPr>
          <w:lang w:val="en-GB"/>
        </w:rPr>
        <w:t xml:space="preserve">, M. D., Shelton, A. O., See, K. E., </w:t>
      </w:r>
      <w:proofErr w:type="spellStart"/>
      <w:r w:rsidRPr="00976AD7">
        <w:rPr>
          <w:lang w:val="en-GB"/>
        </w:rPr>
        <w:t>Skaug</w:t>
      </w:r>
      <w:proofErr w:type="spellEnd"/>
      <w:r w:rsidRPr="00976AD7">
        <w:rPr>
          <w:lang w:val="en-GB"/>
        </w:rPr>
        <w:t xml:space="preserve">, H. J., and Kristensen, K. 2015b. Spatial factor analysis: a new tool for estimating joint species distributions and </w:t>
      </w:r>
      <w:r w:rsidRPr="00976AD7">
        <w:rPr>
          <w:lang w:val="en-GB"/>
        </w:rPr>
        <w:lastRenderedPageBreak/>
        <w:t>correlations in species range. Methods in Ecology and Evolution, 6: 627–637. John Wiley &amp; Sons, Ltd.</w:t>
      </w:r>
    </w:p>
    <w:p w14:paraId="7B4AD50A" w14:textId="77777777" w:rsidR="00976AD7" w:rsidRPr="00976AD7" w:rsidRDefault="00976AD7" w:rsidP="00976AD7">
      <w:pPr>
        <w:pStyle w:val="Bibliography"/>
        <w:rPr>
          <w:lang w:val="en-GB"/>
        </w:rPr>
      </w:pPr>
      <w:r w:rsidRPr="00976AD7">
        <w:rPr>
          <w:lang w:val="en-GB"/>
        </w:rPr>
        <w:t>Tomczak, M. T., Müller-</w:t>
      </w:r>
      <w:proofErr w:type="spellStart"/>
      <w:r w:rsidRPr="00976AD7">
        <w:rPr>
          <w:lang w:val="en-GB"/>
        </w:rPr>
        <w:t>Karulis</w:t>
      </w:r>
      <w:proofErr w:type="spellEnd"/>
      <w:r w:rsidRPr="00976AD7">
        <w:rPr>
          <w:lang w:val="en-GB"/>
        </w:rPr>
        <w:t xml:space="preserve">, B., </w:t>
      </w:r>
      <w:proofErr w:type="spellStart"/>
      <w:r w:rsidRPr="00976AD7">
        <w:rPr>
          <w:lang w:val="en-GB"/>
        </w:rPr>
        <w:t>Blenckner</w:t>
      </w:r>
      <w:proofErr w:type="spellEnd"/>
      <w:r w:rsidRPr="00976AD7">
        <w:rPr>
          <w:lang w:val="en-GB"/>
        </w:rPr>
        <w:t xml:space="preserve">, T., </w:t>
      </w:r>
      <w:proofErr w:type="spellStart"/>
      <w:r w:rsidRPr="00976AD7">
        <w:rPr>
          <w:lang w:val="en-GB"/>
        </w:rPr>
        <w:t>Ehrnsten</w:t>
      </w:r>
      <w:proofErr w:type="spellEnd"/>
      <w:r w:rsidRPr="00976AD7">
        <w:rPr>
          <w:lang w:val="en-GB"/>
        </w:rPr>
        <w:t xml:space="preserve">, E., </w:t>
      </w:r>
      <w:proofErr w:type="spellStart"/>
      <w:r w:rsidRPr="00976AD7">
        <w:rPr>
          <w:lang w:val="en-GB"/>
        </w:rPr>
        <w:t>Eero</w:t>
      </w:r>
      <w:proofErr w:type="spellEnd"/>
      <w:r w:rsidRPr="00976AD7">
        <w:rPr>
          <w:lang w:val="en-GB"/>
        </w:rPr>
        <w:t xml:space="preserve">, M., Gustafsson, B., </w:t>
      </w:r>
      <w:proofErr w:type="spellStart"/>
      <w:r w:rsidRPr="00976AD7">
        <w:rPr>
          <w:lang w:val="en-GB"/>
        </w:rPr>
        <w:t>Norkko</w:t>
      </w:r>
      <w:proofErr w:type="spellEnd"/>
      <w:r w:rsidRPr="00976AD7">
        <w:rPr>
          <w:lang w:val="en-GB"/>
        </w:rPr>
        <w:t xml:space="preserve">, A., </w:t>
      </w:r>
      <w:r w:rsidRPr="00976AD7">
        <w:rPr>
          <w:i/>
          <w:iCs/>
          <w:lang w:val="en-GB"/>
        </w:rPr>
        <w:t>et al.</w:t>
      </w:r>
      <w:r w:rsidRPr="00976AD7">
        <w:rPr>
          <w:lang w:val="en-GB"/>
        </w:rPr>
        <w:t xml:space="preserve"> 2022. Reference state, structure, regime shifts, and regulatory drivers in a coastal sea over the last century: The Central Baltic Sea case. Limnology and Oceanography, 67: S266–S284.</w:t>
      </w:r>
    </w:p>
    <w:p w14:paraId="00DBE63C" w14:textId="77777777" w:rsidR="00976AD7" w:rsidRPr="00976AD7" w:rsidRDefault="00976AD7" w:rsidP="00976AD7">
      <w:pPr>
        <w:pStyle w:val="Bibliography"/>
        <w:rPr>
          <w:lang w:val="en-GB"/>
        </w:rPr>
      </w:pPr>
      <w:r w:rsidRPr="00976AD7">
        <w:rPr>
          <w:lang w:val="en-GB"/>
        </w:rPr>
        <w:t xml:space="preserve">Tweedie, M. C. 1984. An index which distinguishes between some important exponential families. </w:t>
      </w:r>
      <w:r w:rsidRPr="00976AD7">
        <w:rPr>
          <w:i/>
          <w:iCs/>
          <w:lang w:val="en-GB"/>
        </w:rPr>
        <w:t>In</w:t>
      </w:r>
      <w:r w:rsidRPr="00976AD7">
        <w:rPr>
          <w:lang w:val="en-GB"/>
        </w:rPr>
        <w:t xml:space="preserve"> Statistics: Applications and new directions: Proc. Indian statistical institute golden Jubilee International conference, pp. 579–604.</w:t>
      </w:r>
    </w:p>
    <w:p w14:paraId="0F1C3A2E" w14:textId="77777777" w:rsidR="00976AD7" w:rsidRPr="00976AD7" w:rsidRDefault="00976AD7" w:rsidP="00976AD7">
      <w:pPr>
        <w:pStyle w:val="Bibliography"/>
        <w:rPr>
          <w:lang w:val="en-GB"/>
        </w:rPr>
      </w:pPr>
      <w:r w:rsidRPr="00976AD7">
        <w:rPr>
          <w:lang w:val="en-GB"/>
        </w:rPr>
        <w:t xml:space="preserve">Whittingham, M. J., Stephens, P. A., Bradbury, R. B., and </w:t>
      </w:r>
      <w:proofErr w:type="spellStart"/>
      <w:r w:rsidRPr="00976AD7">
        <w:rPr>
          <w:lang w:val="en-GB"/>
        </w:rPr>
        <w:t>Freckleton</w:t>
      </w:r>
      <w:proofErr w:type="spellEnd"/>
      <w:r w:rsidRPr="00976AD7">
        <w:rPr>
          <w:lang w:val="en-GB"/>
        </w:rPr>
        <w:t>, R. P. 2006. Why do we still use stepwise modelling in ecology and behaviour? Journal of Animal Ecology, 75: 1182–1189.</w:t>
      </w:r>
    </w:p>
    <w:p w14:paraId="48F0BAE6" w14:textId="77777777" w:rsidR="00976AD7" w:rsidRPr="00976AD7" w:rsidRDefault="00976AD7" w:rsidP="00976AD7">
      <w:pPr>
        <w:pStyle w:val="Bibliography"/>
        <w:rPr>
          <w:lang w:val="en-GB"/>
        </w:rPr>
      </w:pPr>
      <w:r w:rsidRPr="00976AD7">
        <w:rPr>
          <w:lang w:val="en-GB"/>
        </w:rPr>
        <w:t xml:space="preserve">Wickham, H., </w:t>
      </w:r>
      <w:proofErr w:type="spellStart"/>
      <w:r w:rsidRPr="00976AD7">
        <w:rPr>
          <w:lang w:val="en-GB"/>
        </w:rPr>
        <w:t>Averick</w:t>
      </w:r>
      <w:proofErr w:type="spellEnd"/>
      <w:r w:rsidRPr="00976AD7">
        <w:rPr>
          <w:lang w:val="en-GB"/>
        </w:rPr>
        <w:t xml:space="preserve">, M., Bryan, J., Chang, W., D’Agostino McGowan, L., François, R., </w:t>
      </w:r>
      <w:proofErr w:type="spellStart"/>
      <w:r w:rsidRPr="00976AD7">
        <w:rPr>
          <w:lang w:val="en-GB"/>
        </w:rPr>
        <w:t>Grolemund</w:t>
      </w:r>
      <w:proofErr w:type="spellEnd"/>
      <w:r w:rsidRPr="00976AD7">
        <w:rPr>
          <w:lang w:val="en-GB"/>
        </w:rPr>
        <w:t xml:space="preserve">, G., </w:t>
      </w:r>
      <w:r w:rsidRPr="00976AD7">
        <w:rPr>
          <w:i/>
          <w:iCs/>
          <w:lang w:val="en-GB"/>
        </w:rPr>
        <w:t>et al.</w:t>
      </w:r>
      <w:r w:rsidRPr="00976AD7">
        <w:rPr>
          <w:lang w:val="en-GB"/>
        </w:rPr>
        <w:t xml:space="preserve"> 2019. Welcome to the </w:t>
      </w:r>
      <w:proofErr w:type="spellStart"/>
      <w:r w:rsidRPr="00976AD7">
        <w:rPr>
          <w:lang w:val="en-GB"/>
        </w:rPr>
        <w:t>tidyverse</w:t>
      </w:r>
      <w:proofErr w:type="spellEnd"/>
      <w:r w:rsidRPr="00976AD7">
        <w:rPr>
          <w:lang w:val="en-GB"/>
        </w:rPr>
        <w:t>: 1686.</w:t>
      </w:r>
    </w:p>
    <w:p w14:paraId="2A4665D7" w14:textId="585B8CA1"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2F554E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Figures</w:t>
      </w:r>
    </w:p>
    <w:p w14:paraId="3EB36368" w14:textId="6AC11323" w:rsidR="00DA38E7" w:rsidRDefault="004D6581" w:rsidP="00685EE8">
      <w:pPr>
        <w:spacing w:line="480" w:lineRule="auto"/>
        <w:contextualSpacing/>
        <w:mirrorIndents/>
        <w:jc w:val="both"/>
        <w:rPr>
          <w:b/>
          <w:bCs/>
        </w:rPr>
      </w:pPr>
      <w:bookmarkStart w:id="179" w:name="_qea8h0e4kq36" w:colFirst="0" w:colLast="0"/>
      <w:bookmarkEnd w:id="179"/>
      <w:r>
        <w:rPr>
          <w:b/>
          <w:bCs/>
          <w:noProof/>
        </w:rPr>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292CB960" w:rsidR="00E27003" w:rsidRPr="00685EE8" w:rsidRDefault="00E27003" w:rsidP="00685EE8">
      <w:pPr>
        <w:spacing w:line="480" w:lineRule="auto"/>
        <w:contextualSpacing/>
        <w:mirrorIndents/>
        <w:jc w:val="both"/>
      </w:pPr>
      <w:commentRangeStart w:id="180"/>
      <w:commentRangeStart w:id="181"/>
      <w:r w:rsidRPr="00685EE8">
        <w:rPr>
          <w:b/>
          <w:bCs/>
        </w:rPr>
        <w:t>Fig. 1.</w:t>
      </w:r>
      <w:r w:rsidRPr="00685EE8">
        <w:t xml:space="preserve"> </w:t>
      </w:r>
      <w:commentRangeEnd w:id="180"/>
      <w:r w:rsidR="00FB4E67" w:rsidRPr="00685EE8">
        <w:rPr>
          <w:rStyle w:val="CommentReference"/>
        </w:rPr>
        <w:commentReference w:id="180"/>
      </w:r>
      <w:commentRangeEnd w:id="181"/>
      <w:r w:rsidR="003A3451" w:rsidRPr="00685EE8">
        <w:rPr>
          <w:rStyle w:val="CommentReference"/>
        </w:rPr>
        <w:commentReference w:id="181"/>
      </w:r>
      <w:r w:rsidRPr="00685EE8">
        <w:t xml:space="preserve">A) </w:t>
      </w:r>
      <w:r w:rsidR="00FD3671" w:rsidRPr="00685EE8">
        <w:t>Density plots of condition data by year.</w:t>
      </w:r>
      <w:r w:rsidR="001D1D86">
        <w:t xml:space="preserve"> </w:t>
      </w:r>
      <w:commentRangeStart w:id="182"/>
      <w:r w:rsidR="001D1D86" w:rsidRPr="00685EE8">
        <w:t>B</w:t>
      </w:r>
      <w:commentRangeEnd w:id="182"/>
      <w:r w:rsidR="001D1D86" w:rsidRPr="00685EE8">
        <w:rPr>
          <w:rStyle w:val="CommentReference"/>
        </w:rPr>
        <w:commentReference w:id="182"/>
      </w:r>
      <w:r w:rsidR="001D1D86" w:rsidRPr="00685EE8">
        <w:t>)</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w:t>
      </w:r>
      <w:commentRangeStart w:id="183"/>
      <w:commentRangeStart w:id="184"/>
      <w:r w:rsidR="001D1D86" w:rsidRPr="00685EE8">
        <w:t xml:space="preserve">covariates </w:t>
      </w:r>
      <w:commentRangeEnd w:id="183"/>
      <w:r w:rsidR="001D1D86" w:rsidRPr="00685EE8">
        <w:rPr>
          <w:rStyle w:val="CommentReference"/>
        </w:rPr>
        <w:commentReference w:id="183"/>
      </w:r>
      <w:commentRangeEnd w:id="184"/>
      <w:r w:rsidR="001D1D86" w:rsidRPr="00685EE8">
        <w:rPr>
          <w:rStyle w:val="CommentReference"/>
        </w:rPr>
        <w:commentReference w:id="184"/>
      </w:r>
      <w:r w:rsidR="001D1D86" w:rsidRPr="00685EE8">
        <w:t>set to their true values (</w:t>
      </w:r>
      <w:commentRangeStart w:id="185"/>
      <w:commentRangeStart w:id="186"/>
      <w:r w:rsidR="001D1D86" w:rsidRPr="00685EE8">
        <w:t>ICES rectangles with missing pelagic data were given the subdivision median</w:t>
      </w:r>
      <w:commentRangeEnd w:id="185"/>
      <w:r w:rsidR="001D1D86" w:rsidRPr="00685EE8">
        <w:rPr>
          <w:rStyle w:val="CommentReference"/>
        </w:rPr>
        <w:commentReference w:id="185"/>
      </w:r>
      <w:commentRangeEnd w:id="186"/>
      <w:r w:rsidR="001D1D86" w:rsidRPr="00685EE8">
        <w:rPr>
          <w:rStyle w:val="CommentReference"/>
        </w:rPr>
        <w:commentReference w:id="186"/>
      </w:r>
      <w:r w:rsidR="001D1D86" w:rsidRPr="00685EE8">
        <w:t xml:space="preserve">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w:t>
      </w:r>
      <w:commentRangeStart w:id="187"/>
      <w:commentRangeStart w:id="188"/>
      <w:r w:rsidR="001D1D86" w:rsidRPr="00685EE8">
        <w:t xml:space="preserve">. </w:t>
      </w:r>
      <w:commentRangeEnd w:id="187"/>
      <w:r w:rsidR="001D1D86" w:rsidRPr="00685EE8">
        <w:rPr>
          <w:rStyle w:val="CommentReference"/>
        </w:rPr>
        <w:commentReference w:id="187"/>
      </w:r>
      <w:commentRangeEnd w:id="188"/>
      <w:r w:rsidR="001D1D86" w:rsidRPr="00685EE8">
        <w:rPr>
          <w:rStyle w:val="CommentReference"/>
        </w:rPr>
        <w:commentReference w:id="188"/>
      </w:r>
      <w:r w:rsidR="001D1D86" w:rsidRPr="00685EE8">
        <w:t xml:space="preserve">Vertical lines depict the 95% confidence interval.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commentRangeStart w:id="189"/>
      <w:commentRangeStart w:id="190"/>
      <w:r w:rsidRPr="00C038C3">
        <w:rPr>
          <w:b/>
          <w:bCs/>
        </w:rPr>
        <w:t>Fig</w:t>
      </w:r>
      <w:commentRangeStart w:id="191"/>
      <w:commentRangeStart w:id="192"/>
      <w:r w:rsidRPr="00C038C3">
        <w:rPr>
          <w:b/>
          <w:bCs/>
        </w:rPr>
        <w:t xml:space="preserve">. </w:t>
      </w:r>
      <w:commentRangeEnd w:id="191"/>
      <w:r w:rsidR="008D58C4">
        <w:rPr>
          <w:rStyle w:val="CommentReference"/>
        </w:rPr>
        <w:commentReference w:id="191"/>
      </w:r>
      <w:commentRangeEnd w:id="192"/>
      <w:r w:rsidR="00F063CF">
        <w:rPr>
          <w:rStyle w:val="CommentReference"/>
        </w:rPr>
        <w:commentReference w:id="192"/>
      </w:r>
      <w:r w:rsidR="00F107A2">
        <w:rPr>
          <w:b/>
          <w:bCs/>
        </w:rPr>
        <w:t>2</w:t>
      </w:r>
      <w:commentRangeStart w:id="193"/>
      <w:commentRangeStart w:id="194"/>
      <w:r w:rsidRPr="00C038C3">
        <w:rPr>
          <w:b/>
          <w:bCs/>
        </w:rPr>
        <w:t xml:space="preserve">. </w:t>
      </w:r>
      <w:commentRangeEnd w:id="189"/>
      <w:r w:rsidR="00302252">
        <w:rPr>
          <w:rStyle w:val="CommentReference"/>
        </w:rPr>
        <w:commentReference w:id="189"/>
      </w:r>
      <w:commentRangeEnd w:id="190"/>
      <w:r w:rsidR="00EC0B23">
        <w:rPr>
          <w:rStyle w:val="CommentReference"/>
        </w:rPr>
        <w:commentReference w:id="190"/>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commentRangeStart w:id="195"/>
      <w:commentRangeStart w:id="196"/>
      <w:r w:rsidRPr="00C038C3">
        <w:t xml:space="preserve">covariates </w:t>
      </w:r>
      <w:commentRangeEnd w:id="195"/>
      <w:r w:rsidR="006B00B1">
        <w:rPr>
          <w:rStyle w:val="CommentReference"/>
        </w:rPr>
        <w:commentReference w:id="195"/>
      </w:r>
      <w:commentRangeEnd w:id="196"/>
      <w:r w:rsidR="004F6C6D">
        <w:rPr>
          <w:rStyle w:val="CommentReference"/>
        </w:rPr>
        <w:commentReference w:id="196"/>
      </w:r>
      <w:r w:rsidRPr="00C038C3">
        <w:t xml:space="preserve">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commentRangeEnd w:id="193"/>
      <w:r w:rsidR="00BF29A5">
        <w:rPr>
          <w:rStyle w:val="CommentReference"/>
        </w:rPr>
        <w:commentReference w:id="193"/>
      </w:r>
      <w:commentRangeEnd w:id="194"/>
      <w:r w:rsidR="005C0647">
        <w:rPr>
          <w:rStyle w:val="CommentReference"/>
        </w:rPr>
        <w:commentReference w:id="194"/>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commentRangeStart w:id="197"/>
      <w:commentRangeStart w:id="198"/>
      <w:r w:rsidR="00F83784" w:rsidRPr="00832666">
        <w:rPr>
          <w:color w:val="000000" w:themeColor="text1"/>
        </w:rPr>
        <w:t>1994</w:t>
      </w:r>
      <w:commentRangeEnd w:id="197"/>
      <w:r w:rsidR="00302252">
        <w:rPr>
          <w:rStyle w:val="CommentReference"/>
        </w:rPr>
        <w:commentReference w:id="197"/>
      </w:r>
      <w:commentRangeEnd w:id="198"/>
      <w:r w:rsidR="005C0647">
        <w:rPr>
          <w:rStyle w:val="CommentReference"/>
        </w:rPr>
        <w:commentReference w:id="198"/>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commentRangeStart w:id="199"/>
      <w:commentRangeStart w:id="200"/>
      <w:commentRangeStart w:id="201"/>
      <w:commentRangeStart w:id="202"/>
      <w:commentRangeStart w:id="203"/>
      <w:commentRangeStart w:id="204"/>
      <w:commentRangeStart w:id="205"/>
      <w:commentRangeStart w:id="206"/>
      <w:r w:rsidRPr="00FA7014">
        <w:rPr>
          <w:b/>
          <w:bCs/>
        </w:rPr>
        <w:t>Fig</w:t>
      </w:r>
      <w:commentRangeEnd w:id="199"/>
      <w:commentRangeEnd w:id="201"/>
      <w:r w:rsidR="00A01F68">
        <w:rPr>
          <w:rStyle w:val="CommentReference"/>
        </w:rPr>
        <w:commentReference w:id="199"/>
      </w:r>
      <w:commentRangeEnd w:id="200"/>
      <w:r w:rsidR="005C0647">
        <w:rPr>
          <w:rStyle w:val="CommentReference"/>
        </w:rPr>
        <w:commentReference w:id="200"/>
      </w:r>
      <w:r w:rsidR="00367801" w:rsidRPr="00FA7014">
        <w:rPr>
          <w:rStyle w:val="CommentReference"/>
        </w:rPr>
        <w:commentReference w:id="201"/>
      </w:r>
      <w:commentRangeEnd w:id="202"/>
      <w:r w:rsidR="00344EED" w:rsidRPr="00FA7014">
        <w:rPr>
          <w:rStyle w:val="CommentReference"/>
        </w:rPr>
        <w:commentReference w:id="202"/>
      </w:r>
      <w:commentRangeEnd w:id="203"/>
      <w:r w:rsidR="00010DBE">
        <w:rPr>
          <w:rStyle w:val="CommentReference"/>
        </w:rPr>
        <w:commentReference w:id="203"/>
      </w:r>
      <w:commentRangeEnd w:id="204"/>
      <w:r w:rsidR="0048618D">
        <w:rPr>
          <w:rStyle w:val="CommentReference"/>
        </w:rPr>
        <w:commentReference w:id="204"/>
      </w:r>
      <w:commentRangeEnd w:id="205"/>
      <w:r w:rsidR="005C0647">
        <w:rPr>
          <w:rStyle w:val="CommentReference"/>
        </w:rPr>
        <w:commentReference w:id="205"/>
      </w:r>
      <w:r w:rsidRPr="00FA7014">
        <w:rPr>
          <w:b/>
          <w:bCs/>
        </w:rPr>
        <w:t>. 3</w:t>
      </w:r>
      <w:commentRangeEnd w:id="206"/>
      <w:r w:rsidR="00776F9D" w:rsidRPr="00FA7014">
        <w:rPr>
          <w:rStyle w:val="CommentReference"/>
        </w:rPr>
        <w:commentReference w:id="206"/>
      </w:r>
      <w:r w:rsidRPr="00FA7014">
        <w:rPr>
          <w:b/>
          <w:bCs/>
        </w:rPr>
        <w:t>.</w:t>
      </w:r>
      <w:r w:rsidRPr="00FA7014">
        <w:t xml:space="preserve"> </w:t>
      </w:r>
      <w:commentRangeStart w:id="207"/>
      <w:commentRangeStart w:id="208"/>
      <w:r w:rsidRPr="00FA7014">
        <w:t xml:space="preserve">Mean </w:t>
      </w:r>
      <w:commentRangeEnd w:id="207"/>
      <w:r w:rsidR="00496424">
        <w:rPr>
          <w:rStyle w:val="CommentReference"/>
        </w:rPr>
        <w:commentReference w:id="207"/>
      </w:r>
      <w:commentRangeEnd w:id="208"/>
      <w:r w:rsidR="001005A9">
        <w:rPr>
          <w:rStyle w:val="CommentReference"/>
        </w:rPr>
        <w:commentReference w:id="208"/>
      </w:r>
      <w:r w:rsidRPr="00FA7014">
        <w:t xml:space="preserve">and 95% confidence interval of standardized coefficients </w:t>
      </w:r>
      <w:r w:rsidR="008153B2">
        <w:t xml:space="preserve">(effect sizes) for covariates </w:t>
      </w:r>
      <w:r w:rsidRPr="00FA7014">
        <w:t>and spatial and spatiotemporal standard deviation (</w:t>
      </w:r>
      <w:commentRangeStart w:id="209"/>
      <w:commentRangeStart w:id="210"/>
      <w:commentRangeStart w:id="211"/>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w:t>
      </w:r>
      <w:commentRangeEnd w:id="209"/>
      <w:r w:rsidR="00910CA6">
        <w:rPr>
          <w:rStyle w:val="CommentReference"/>
        </w:rPr>
        <w:commentReference w:id="209"/>
      </w:r>
      <w:commentRangeEnd w:id="210"/>
      <w:r w:rsidR="00404B51">
        <w:rPr>
          <w:rStyle w:val="CommentReference"/>
        </w:rPr>
        <w:commentReference w:id="210"/>
      </w:r>
      <w:commentRangeEnd w:id="211"/>
      <w:r w:rsidR="001005A9">
        <w:rPr>
          <w:rStyle w:val="CommentReference"/>
        </w:rPr>
        <w:commentReference w:id="211"/>
      </w:r>
      <w:r w:rsidRPr="00FA7014">
        <w:t xml:space="preserve">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5BD12706" w:rsidR="00E27003" w:rsidRPr="00C038C3" w:rsidRDefault="00E27003" w:rsidP="00685EE8">
      <w:pPr>
        <w:spacing w:line="480" w:lineRule="auto"/>
        <w:contextualSpacing/>
        <w:mirrorIndents/>
        <w:jc w:val="both"/>
        <w:rPr>
          <w:b/>
          <w:bCs/>
          <w:color w:val="000000" w:themeColor="text1"/>
        </w:rPr>
      </w:pPr>
      <w:commentRangeStart w:id="212"/>
      <w:commentRangeStart w:id="213"/>
      <w:commentRangeStart w:id="214"/>
      <w:r w:rsidRPr="00C038C3">
        <w:rPr>
          <w:b/>
          <w:bCs/>
        </w:rPr>
        <w:t>Fig. 4.</w:t>
      </w:r>
      <w:r w:rsidRPr="00C038C3">
        <w:t xml:space="preserve"> </w:t>
      </w:r>
      <w:commentRangeEnd w:id="212"/>
      <w:r w:rsidR="00080AD4">
        <w:rPr>
          <w:rStyle w:val="CommentReference"/>
        </w:rPr>
        <w:commentReference w:id="212"/>
      </w:r>
      <w:commentRangeEnd w:id="213"/>
      <w:r w:rsidR="00C85371">
        <w:rPr>
          <w:rStyle w:val="CommentReference"/>
        </w:rPr>
        <w:commentReference w:id="213"/>
      </w:r>
      <w:r w:rsidRPr="00C038C3">
        <w:t xml:space="preserve">A) </w:t>
      </w:r>
      <w:commentRangeEnd w:id="214"/>
      <w:r w:rsidR="006F19C6">
        <w:rPr>
          <w:rStyle w:val="CommentReference"/>
        </w:rPr>
        <w:commentReference w:id="214"/>
      </w:r>
      <w:commentRangeStart w:id="215"/>
      <w:commentRangeStart w:id="216"/>
      <w:commentRangeStart w:id="217"/>
      <w:r w:rsidRPr="00C038C3">
        <w:t xml:space="preserve">Predicted biomass </w:t>
      </w:r>
      <w:commentRangeEnd w:id="215"/>
      <w:r w:rsidR="000E6B6C">
        <w:rPr>
          <w:rStyle w:val="CommentReference"/>
        </w:rPr>
        <w:commentReference w:id="215"/>
      </w:r>
      <w:commentRangeEnd w:id="216"/>
      <w:r w:rsidR="00344EED">
        <w:rPr>
          <w:rStyle w:val="CommentReference"/>
        </w:rPr>
        <w:commentReference w:id="216"/>
      </w:r>
      <w:commentRangeEnd w:id="217"/>
      <w:r w:rsidR="00DC142F">
        <w:rPr>
          <w:rStyle w:val="CommentReference"/>
        </w:rPr>
        <w:commentReference w:id="217"/>
      </w:r>
      <w:r w:rsidRPr="00C038C3">
        <w:t>(</w:t>
      </w:r>
      <w:proofErr w:type="spellStart"/>
      <w:r w:rsidRPr="00C038C3">
        <w:t>tonnes</w:t>
      </w:r>
      <w:proofErr w:type="spellEnd"/>
      <w:r w:rsidRPr="00C038C3">
        <w:t xml:space="preserve">)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w:t>
      </w:r>
      <w:commentRangeStart w:id="218"/>
      <w:commentRangeStart w:id="219"/>
      <w:r w:rsidRPr="00C038C3">
        <w:t>(B)</w:t>
      </w:r>
      <w:r w:rsidR="00075CAC">
        <w:t xml:space="preserve"> and total across </w:t>
      </w:r>
      <w:r w:rsidR="00922EEF">
        <w:t xml:space="preserve">all </w:t>
      </w:r>
      <w:r w:rsidR="00811D5B">
        <w:t>subdivision</w:t>
      </w:r>
      <w:r w:rsidR="00473F7D">
        <w:t>s.</w:t>
      </w:r>
      <w:r w:rsidRPr="00C038C3">
        <w:t xml:space="preserve"> </w:t>
      </w:r>
      <w:commentRangeEnd w:id="218"/>
      <w:r w:rsidR="00064740">
        <w:t xml:space="preserve">C) </w:t>
      </w:r>
      <w:r w:rsidR="000E6B6C">
        <w:rPr>
          <w:rStyle w:val="CommentReference"/>
        </w:rPr>
        <w:commentReference w:id="218"/>
      </w:r>
      <w:commentRangeEnd w:id="219"/>
      <w:r w:rsidR="00344EED">
        <w:rPr>
          <w:rStyle w:val="CommentReference"/>
        </w:rPr>
        <w:commentReference w:id="219"/>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1DCE5C0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commentRangeStart w:id="220"/>
      <w:commentRangeStart w:id="221"/>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commentRangeEnd w:id="220"/>
      <w:r w:rsidR="00363EE5">
        <w:rPr>
          <w:rStyle w:val="CommentReference"/>
        </w:rPr>
        <w:commentReference w:id="220"/>
      </w:r>
      <w:commentRangeEnd w:id="221"/>
      <w:r w:rsidR="00CD5917">
        <w:rPr>
          <w:rStyle w:val="CommentReference"/>
        </w:rPr>
        <w:commentReference w:id="221"/>
      </w:r>
      <w:r w:rsidR="001233D5">
        <w:t>ines depict</w:t>
      </w:r>
      <w:r w:rsidR="003369CD">
        <w:t xml:space="preserve"> </w:t>
      </w:r>
      <w:r w:rsidR="00DC7DB1">
        <w:t xml:space="preserve">GAM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an Anderson" w:date="2022-01-13T23:37:00Z" w:initials="SA">
    <w:p w14:paraId="6C963735" w14:textId="77777777" w:rsidR="00036F48" w:rsidRDefault="00036F48">
      <w:pPr>
        <w:pStyle w:val="CommentText"/>
      </w:pPr>
      <w:r>
        <w:rPr>
          <w:rStyle w:val="CommentReference"/>
        </w:rPr>
        <w:annotationRef/>
      </w:r>
      <w:r>
        <w:t>If for Proc B, we may need a more general flashy title, perhaps with the main result baked in</w:t>
      </w:r>
    </w:p>
    <w:p w14:paraId="492C177F" w14:textId="77777777" w:rsidR="00036F48" w:rsidRDefault="00036F48">
      <w:pPr>
        <w:pStyle w:val="CommentText"/>
      </w:pPr>
    </w:p>
    <w:p w14:paraId="56626964" w14:textId="5CFB8338" w:rsidR="00036F48" w:rsidRDefault="00036F48">
      <w:pPr>
        <w:pStyle w:val="CommentText"/>
      </w:pPr>
      <w:r>
        <w:t xml:space="preserve">e.g., perhaps replace Eastern Baltic cod with “a </w:t>
      </w:r>
      <w:r w:rsidRPr="002C2CA8">
        <w:t>bottom-associated marine fish</w:t>
      </w:r>
      <w:r>
        <w:t>” or something terrible like that.</w:t>
      </w:r>
    </w:p>
    <w:p w14:paraId="4377B112" w14:textId="77777777" w:rsidR="00036F48" w:rsidRDefault="00036F48">
      <w:pPr>
        <w:pStyle w:val="CommentText"/>
      </w:pPr>
    </w:p>
    <w:p w14:paraId="0D68AA40" w14:textId="179B6350" w:rsidR="00036F48" w:rsidRDefault="007501CC">
      <w:pPr>
        <w:pStyle w:val="CommentText"/>
      </w:pPr>
      <w:hyperlink r:id="rId1" w:history="1">
        <w:r w:rsidR="00036F48" w:rsidRPr="00FA4BF2">
          <w:rPr>
            <w:rStyle w:val="Hyperlink"/>
          </w:rPr>
          <w:t>https://royalsocietypublishing.org/doi/full/10.1098/rspb.2018.0915</w:t>
        </w:r>
      </w:hyperlink>
    </w:p>
    <w:p w14:paraId="6ADA8914" w14:textId="77777777" w:rsidR="00036F48" w:rsidRDefault="00036F48">
      <w:pPr>
        <w:pStyle w:val="CommentText"/>
      </w:pPr>
    </w:p>
    <w:p w14:paraId="7FC95010" w14:textId="26AF6C30" w:rsidR="00036F48" w:rsidRDefault="00036F48">
      <w:pPr>
        <w:pStyle w:val="CommentText"/>
      </w:pPr>
      <w:r>
        <w:t>If for ICES or MEPS or CJFAS or … then certainly have Eastern Baltic cod in there.</w:t>
      </w:r>
    </w:p>
    <w:p w14:paraId="2AC94217" w14:textId="77777777" w:rsidR="00036F48" w:rsidRDefault="00036F48">
      <w:pPr>
        <w:pStyle w:val="CommentText"/>
      </w:pPr>
    </w:p>
    <w:p w14:paraId="259B94EC" w14:textId="018A5C24" w:rsidR="00036F48" w:rsidRDefault="00036F48">
      <w:pPr>
        <w:pStyle w:val="CommentText"/>
      </w:pPr>
      <w:r>
        <w:t>Something to do with scale of drivers? Trying to figure out what the most unique, interesting part of the results is.</w:t>
      </w:r>
    </w:p>
  </w:comment>
  <w:comment w:id="1" w:author="Michele Casini" w:date="2022-03-02T15:19:00Z" w:initials="MC">
    <w:p w14:paraId="32BF61B6" w14:textId="796FE884" w:rsidR="00036F48" w:rsidRDefault="00036F48">
      <w:pPr>
        <w:pStyle w:val="CommentText"/>
      </w:pPr>
      <w:r>
        <w:rPr>
          <w:rStyle w:val="CommentReference"/>
        </w:rPr>
        <w:annotationRef/>
      </w:r>
      <w:r>
        <w:t>It could be something like “Using a novel and comprehensive framework to…”.</w:t>
      </w:r>
    </w:p>
  </w:comment>
  <w:comment w:id="2" w:author="Max Lindmark" w:date="2022-04-13T19:49:00Z" w:initials="MOU">
    <w:p w14:paraId="10BD041E" w14:textId="77777777" w:rsidR="000F1E33" w:rsidRDefault="000F1E33" w:rsidP="005C6013">
      <w:r>
        <w:rPr>
          <w:rStyle w:val="CommentReference"/>
        </w:rPr>
        <w:annotationRef/>
      </w:r>
      <w:r>
        <w:rPr>
          <w:sz w:val="20"/>
          <w:szCs w:val="20"/>
        </w:rPr>
        <w:t>We could not really agree on which results to highlight so we ended up with a modified first version.</w:t>
      </w:r>
    </w:p>
  </w:comment>
  <w:comment w:id="3" w:author="Max Lindmark" w:date="2021-12-07T13:15:00Z" w:initials="MOU">
    <w:p w14:paraId="2D31B17F" w14:textId="3E53B330" w:rsidR="00036F48" w:rsidRDefault="00036F48" w:rsidP="00517121">
      <w:pPr>
        <w:pStyle w:val="CommentText"/>
      </w:pPr>
      <w:r>
        <w:rPr>
          <w:rStyle w:val="CommentReference"/>
        </w:rPr>
        <w:annotationRef/>
      </w:r>
      <w:r>
        <w:t>Mayya, can you check if the affiliation is correct?</w:t>
      </w:r>
    </w:p>
  </w:comment>
  <w:comment w:id="4" w:author="Mayya Gogina" w:date="2022-01-06T22:37:00Z" w:initials="MG">
    <w:p w14:paraId="0AA0C460" w14:textId="4C2EC48F" w:rsidR="00036F48" w:rsidRDefault="00036F48">
      <w:pPr>
        <w:pStyle w:val="CommentText"/>
      </w:pPr>
      <w:r>
        <w:rPr>
          <w:rStyle w:val="CommentReference"/>
        </w:rPr>
        <w:annotationRef/>
      </w:r>
      <w:r>
        <w:t>here and in SI</w:t>
      </w:r>
    </w:p>
  </w:comment>
  <w:comment w:id="5" w:author="Sean Anderson" w:date="2021-10-27T20:32:00Z" w:initials="SA">
    <w:p w14:paraId="48DFDE91" w14:textId="72818004" w:rsidR="00036F48" w:rsidRDefault="00036F48">
      <w:pPr>
        <w:pStyle w:val="CommentText"/>
      </w:pPr>
      <w:r>
        <w:rPr>
          <w:rStyle w:val="CommentReference"/>
        </w:rPr>
        <w:annotationRef/>
      </w:r>
      <w:r>
        <w:t>Who is ‘d’? Michele?</w:t>
      </w:r>
    </w:p>
  </w:comment>
  <w:comment w:id="6" w:author="Max Lindmark" w:date="2021-12-07T13:10:00Z" w:initials="MOU">
    <w:p w14:paraId="01CE47FC" w14:textId="05ADE69E" w:rsidR="00036F48" w:rsidRDefault="00036F48" w:rsidP="00C13494">
      <w:pPr>
        <w:pStyle w:val="CommentText"/>
      </w:pPr>
      <w:r>
        <w:rPr>
          <w:rStyle w:val="CommentReference"/>
        </w:rPr>
        <w:annotationRef/>
      </w:r>
      <w:r>
        <w:t>Yes! Thanks</w:t>
      </w:r>
    </w:p>
  </w:comment>
  <w:comment w:id="7" w:author="Max Lindmark" w:date="2021-12-17T11:19:00Z" w:initials="MOU">
    <w:p w14:paraId="50F88B23" w14:textId="77777777" w:rsidR="00036F48" w:rsidRDefault="00036F48">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036F48" w:rsidRDefault="00036F48">
      <w:r>
        <w:rPr>
          <w:sz w:val="20"/>
          <w:szCs w:val="20"/>
        </w:rPr>
        <w:t>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maximising the impact of the paper. It should synthesise the paper's key messages and should be generic, seminal and accessible to non-specialists, and must carry one of the following subheadings:</w:t>
      </w:r>
    </w:p>
    <w:p w14:paraId="6892C28A" w14:textId="77777777" w:rsidR="00036F48" w:rsidRDefault="00036F48">
      <w:r>
        <w:rPr>
          <w:sz w:val="20"/>
          <w:szCs w:val="20"/>
        </w:rPr>
        <w:t>'Synthesis and applications' for articles that identify recommendations for management practices.</w:t>
      </w:r>
    </w:p>
    <w:p w14:paraId="7F3862A8" w14:textId="613E0C63" w:rsidR="00036F48" w:rsidRDefault="00036F48">
      <w:pPr>
        <w:pStyle w:val="CommentText"/>
      </w:pPr>
      <w:r>
        <w:t>‘Policy implications’ for articles that are less directly tied to on-the-ground management and include discussion on conservation implications or links to policy.</w:t>
      </w:r>
    </w:p>
  </w:comment>
  <w:comment w:id="8" w:author="Sean Anderson" w:date="2022-01-13T23:28:00Z" w:initials="SA">
    <w:p w14:paraId="409D7F7E" w14:textId="27FB7E5D" w:rsidR="00036F48" w:rsidRDefault="00036F48">
      <w:pPr>
        <w:pStyle w:val="CommentText"/>
      </w:pPr>
      <w:r>
        <w:rPr>
          <w:rStyle w:val="CommentReference"/>
        </w:rPr>
        <w:annotationRef/>
      </w:r>
      <w:r>
        <w:t>An idea, feel free to revert</w:t>
      </w:r>
    </w:p>
  </w:comment>
  <w:comment w:id="9" w:author="Max Lindmark" w:date="2022-03-07T19:15:00Z" w:initials="MOU">
    <w:p w14:paraId="2E36758D" w14:textId="77777777" w:rsidR="00AB2D73" w:rsidRDefault="00AB2D73" w:rsidP="00810F1E">
      <w:r>
        <w:rPr>
          <w:rStyle w:val="CommentReference"/>
        </w:rPr>
        <w:annotationRef/>
      </w:r>
      <w:r>
        <w:rPr>
          <w:sz w:val="20"/>
          <w:szCs w:val="20"/>
        </w:rPr>
        <w:t>I like it</w:t>
      </w:r>
    </w:p>
  </w:comment>
  <w:comment w:id="11" w:author="Sean Anderson" w:date="2022-01-13T23:29:00Z" w:initials="SA">
    <w:p w14:paraId="0D8C4B74" w14:textId="7A487C49" w:rsidR="00036F48" w:rsidRDefault="00036F48">
      <w:pPr>
        <w:pStyle w:val="CommentText"/>
      </w:pPr>
      <w:r>
        <w:rPr>
          <w:rStyle w:val="CommentReference"/>
        </w:rPr>
        <w:annotationRef/>
      </w:r>
      <w:r>
        <w:t>Yes? Or do all hypotheses ever explored fallen to these? I assume not, fishing comes to mind…</w:t>
      </w:r>
    </w:p>
  </w:comment>
  <w:comment w:id="12" w:author="Max Lindmark" w:date="2022-03-07T19:15:00Z" w:initials="MOU">
    <w:p w14:paraId="50DE546D" w14:textId="77777777" w:rsidR="00AB2D73" w:rsidRDefault="00AB2D73" w:rsidP="00C26252">
      <w:r>
        <w:rPr>
          <w:rStyle w:val="CommentReference"/>
        </w:rPr>
        <w:annotationRef/>
      </w:r>
      <w:r>
        <w:rPr>
          <w:sz w:val="20"/>
          <w:szCs w:val="20"/>
        </w:rPr>
        <w:t>depends but “e.g.,” is good here!</w:t>
      </w:r>
    </w:p>
  </w:comment>
  <w:comment w:id="13" w:author="Sean Anderson" w:date="2022-01-13T23:30:00Z" w:initials="SA">
    <w:p w14:paraId="18A731E3" w14:textId="7C59AB7E" w:rsidR="00036F48" w:rsidRDefault="00036F48">
      <w:pPr>
        <w:pStyle w:val="CommentText"/>
      </w:pPr>
      <w:r>
        <w:rPr>
          <w:rStyle w:val="CommentReference"/>
        </w:rPr>
        <w:annotationRef/>
      </w:r>
      <w:r>
        <w:t>“at local”? They act on a big scale but locally.</w:t>
      </w:r>
    </w:p>
  </w:comment>
  <w:comment w:id="14" w:author="Sean Anderson" w:date="2022-01-13T23:31:00Z" w:initials="SA">
    <w:p w14:paraId="0A511CAF" w14:textId="2945BF79" w:rsidR="00036F48" w:rsidRDefault="00036F48">
      <w:pPr>
        <w:pStyle w:val="CommentText"/>
      </w:pPr>
      <w:r>
        <w:rPr>
          <w:rStyle w:val="CommentReference"/>
        </w:rPr>
        <w:annotationRef/>
      </w:r>
      <w:r>
        <w:t>Could drop as jargon for Proc B</w:t>
      </w:r>
    </w:p>
  </w:comment>
  <w:comment w:id="15" w:author="Max Lindmark" w:date="2022-04-13T19:53:00Z" w:initials="MOU">
    <w:p w14:paraId="494788E2" w14:textId="77777777" w:rsidR="00CC3BFC" w:rsidRDefault="00CC3BFC" w:rsidP="00E53AE5">
      <w:r>
        <w:rPr>
          <w:rStyle w:val="CommentReference"/>
        </w:rPr>
        <w:annotationRef/>
      </w:r>
      <w:r>
        <w:rPr>
          <w:sz w:val="20"/>
          <w:szCs w:val="20"/>
        </w:rPr>
        <w:t>Mm ok, let’s see what the reviewers say!</w:t>
      </w:r>
    </w:p>
  </w:comment>
  <w:comment w:id="16" w:author="Michele Casini" w:date="2022-02-16T10:34:00Z" w:initials="MC">
    <w:p w14:paraId="122FCB68" w14:textId="585B2077" w:rsidR="00036F48" w:rsidRDefault="00036F48">
      <w:pPr>
        <w:pStyle w:val="CommentText"/>
      </w:pPr>
      <w:r>
        <w:rPr>
          <w:rStyle w:val="CommentReference"/>
        </w:rPr>
        <w:annotationRef/>
      </w:r>
      <w:r>
        <w:t>Add at what scale to be consistent with what said for oxygen and sprat.</w:t>
      </w:r>
    </w:p>
  </w:comment>
  <w:comment w:id="17" w:author="Max Lindmark" w:date="2022-03-07T19:29:00Z" w:initials="MOU">
    <w:p w14:paraId="626D237C" w14:textId="77777777" w:rsidR="005D1CCB" w:rsidRDefault="005D1CCB" w:rsidP="00AB72D8">
      <w:r>
        <w:rPr>
          <w:rStyle w:val="CommentReference"/>
        </w:rPr>
        <w:annotationRef/>
      </w:r>
      <w:r>
        <w:rPr>
          <w:sz w:val="20"/>
          <w:szCs w:val="20"/>
        </w:rPr>
        <w:t>done!</w:t>
      </w:r>
    </w:p>
  </w:comment>
  <w:comment w:id="18" w:author="Michele Casini" w:date="2022-02-16T10:34:00Z" w:initials="MC">
    <w:p w14:paraId="439C1A15" w14:textId="0FF727FD" w:rsidR="00036F48" w:rsidRDefault="00036F48">
      <w:pPr>
        <w:pStyle w:val="CommentText"/>
      </w:pPr>
      <w:r>
        <w:rPr>
          <w:rStyle w:val="CommentReference"/>
        </w:rPr>
        <w:annotationRef/>
      </w:r>
      <w:r>
        <w:t>Add at what scale.</w:t>
      </w:r>
    </w:p>
  </w:comment>
  <w:comment w:id="19" w:author="Max Lindmark" w:date="2022-03-07T19:30:00Z" w:initials="MOU">
    <w:p w14:paraId="456C2018" w14:textId="77777777" w:rsidR="005D1CCB" w:rsidRDefault="005D1CCB" w:rsidP="00531ED5">
      <w:r>
        <w:rPr>
          <w:rStyle w:val="CommentReference"/>
        </w:rPr>
        <w:annotationRef/>
      </w:r>
      <w:r>
        <w:rPr>
          <w:sz w:val="20"/>
          <w:szCs w:val="20"/>
        </w:rPr>
        <w:t>done!</w:t>
      </w:r>
    </w:p>
  </w:comment>
  <w:comment w:id="20" w:author="Sean Anderson" w:date="2022-01-13T23:33:00Z" w:initials="SA">
    <w:p w14:paraId="73F2A46E" w14:textId="60182417" w:rsidR="00036F48" w:rsidRDefault="00036F48">
      <w:pPr>
        <w:pStyle w:val="CommentText"/>
      </w:pPr>
      <w:r>
        <w:rPr>
          <w:rStyle w:val="CommentReference"/>
        </w:rPr>
        <w:annotationRef/>
      </w:r>
      <w:r>
        <w:t>Latent?</w:t>
      </w:r>
    </w:p>
  </w:comment>
  <w:comment w:id="21" w:author="Max Lindmark" w:date="2022-03-07T19:30:00Z" w:initials="MOU">
    <w:p w14:paraId="6ADFB0B3" w14:textId="77777777" w:rsidR="005D1CCB" w:rsidRDefault="005D1CCB" w:rsidP="00845282">
      <w:r>
        <w:rPr>
          <w:rStyle w:val="CommentReference"/>
        </w:rPr>
        <w:annotationRef/>
      </w:r>
      <w:r>
        <w:rPr>
          <w:sz w:val="20"/>
          <w:szCs w:val="20"/>
        </w:rPr>
        <w:t>Ok!</w:t>
      </w:r>
    </w:p>
  </w:comment>
  <w:comment w:id="32" w:author="Sean Anderson" w:date="2022-01-13T23:34:00Z" w:initials="SA">
    <w:p w14:paraId="15791792" w14:textId="6540A5D5" w:rsidR="00036F48" w:rsidRDefault="00036F48">
      <w:pPr>
        <w:pStyle w:val="CommentText"/>
      </w:pPr>
      <w:r>
        <w:rPr>
          <w:rStyle w:val="CommentReference"/>
        </w:rPr>
        <w:annotationRef/>
      </w:r>
      <w:r>
        <w:t>Or more specifically, missing latent factors… not just unexplained observation error</w:t>
      </w:r>
    </w:p>
  </w:comment>
  <w:comment w:id="33" w:author="Max Lindmark" w:date="2022-03-07T19:31:00Z" w:initials="MOU">
    <w:p w14:paraId="349D287B" w14:textId="77777777" w:rsidR="00631CF3" w:rsidRDefault="00631CF3" w:rsidP="00795121">
      <w:r>
        <w:rPr>
          <w:rStyle w:val="CommentReference"/>
        </w:rPr>
        <w:annotationRef/>
      </w:r>
      <w:r>
        <w:rPr>
          <w:sz w:val="20"/>
          <w:szCs w:val="20"/>
        </w:rPr>
        <w:t>yes thats true!</w:t>
      </w:r>
    </w:p>
  </w:comment>
  <w:comment w:id="26" w:author="Michele Casini" w:date="2022-02-16T10:37:00Z" w:initials="MC">
    <w:p w14:paraId="2D112D83" w14:textId="0C26D060" w:rsidR="00036F48" w:rsidRDefault="00036F48">
      <w:pPr>
        <w:pStyle w:val="CommentText"/>
      </w:pPr>
      <w:r>
        <w:rPr>
          <w:rStyle w:val="CommentReference"/>
        </w:rPr>
        <w:annotationRef/>
      </w:r>
      <w:r>
        <w:t>This is also related to Sean comment above, and what we discussed earlier. Is there a way to estimate total variance, or something alike, explained by the models? Otherwise this statement is not supported. We need to compare the total spatiotemporal variation explained by all the covariates together and the latent ones.</w:t>
      </w:r>
    </w:p>
  </w:comment>
  <w:comment w:id="27" w:author="Max Lindmark" w:date="2022-03-08T20:29:00Z" w:initials="MOU">
    <w:p w14:paraId="0CA9F633" w14:textId="77777777" w:rsidR="00CE1FF0" w:rsidRDefault="00B46572" w:rsidP="00207D5E">
      <w:r>
        <w:rPr>
          <w:rStyle w:val="CommentReference"/>
        </w:rPr>
        <w:annotationRef/>
      </w:r>
      <w:r w:rsidR="00CE1FF0">
        <w:rPr>
          <w:sz w:val="20"/>
          <w:szCs w:val="20"/>
        </w:rPr>
        <w:t>I think we have landed on a way to approximate marginal R2 (for fixed and random effectS), see edits</w:t>
      </w:r>
    </w:p>
  </w:comment>
  <w:comment w:id="23" w:author="Max Lindmark" w:date="2022-04-13T19:54:00Z" w:initials="MOU">
    <w:p w14:paraId="0F2D9513" w14:textId="77777777" w:rsidR="00CC3BFC" w:rsidRDefault="00CC3BFC" w:rsidP="00391E29">
      <w:r>
        <w:rPr>
          <w:rStyle w:val="CommentReference"/>
        </w:rPr>
        <w:annotationRef/>
      </w:r>
      <w:r>
        <w:rPr>
          <w:sz w:val="20"/>
          <w:szCs w:val="20"/>
        </w:rPr>
        <w:t>I thought this sentence was weird. They wouldn’t be latent if they weren’t missing, right??</w:t>
      </w:r>
    </w:p>
  </w:comment>
  <w:comment w:id="36" w:author="Michele Casini" w:date="2021-05-11T00:49:00Z" w:initials="MC">
    <w:p w14:paraId="26CD85E6" w14:textId="62BCBC5D" w:rsidR="00036F48" w:rsidRPr="006C5638" w:rsidRDefault="00036F48">
      <w:pPr>
        <w:pStyle w:val="CommentText"/>
      </w:pPr>
      <w:r>
        <w:rPr>
          <w:rStyle w:val="CommentReference"/>
        </w:rPr>
        <w:annotationRef/>
      </w:r>
      <w:r w:rsidRPr="006C5638">
        <w:t>Casini et al. ”a”</w:t>
      </w:r>
      <w:r>
        <w:t xml:space="preserve"> as is the first to be mentioned.</w:t>
      </w:r>
    </w:p>
  </w:comment>
  <w:comment w:id="37" w:author="Max Lindmark" w:date="2021-10-11T13:42:00Z" w:initials="MOU">
    <w:p w14:paraId="6A4D0557" w14:textId="3F807CE3" w:rsidR="00036F48" w:rsidRDefault="00036F48">
      <w:pPr>
        <w:pStyle w:val="CommentText"/>
      </w:pPr>
      <w:r>
        <w:t xml:space="preserve">Hmm yeah </w:t>
      </w:r>
      <w:r>
        <w:rPr>
          <w:rStyle w:val="CommentReference"/>
        </w:rPr>
        <w:annotationRef/>
      </w:r>
      <w:r>
        <w:t>I don’t know why Zotero calls it b here actually. I won’t change it manually do until the very last end because if I do it becomes unconnected.</w:t>
      </w:r>
    </w:p>
  </w:comment>
  <w:comment w:id="38" w:author="Max Lindmark" w:date="2021-12-07T13:31:00Z" w:initials="MOU">
    <w:p w14:paraId="15DA201B" w14:textId="5E45731E" w:rsidR="00036F48" w:rsidRDefault="00036F48" w:rsidP="000837C5">
      <w:pPr>
        <w:pStyle w:val="CommentText"/>
      </w:pPr>
      <w:r>
        <w:rPr>
          <w:rStyle w:val="CommentReference"/>
        </w:rPr>
        <w:annotationRef/>
      </w:r>
      <w:r>
        <w:t>ok so it is alphabetized by title to determine which is “a” and which is “b.”, did not know that!</w:t>
      </w:r>
    </w:p>
  </w:comment>
  <w:comment w:id="39" w:author="Max Lindmark" w:date="2021-12-15T09:34:00Z" w:initials="MOU">
    <w:p w14:paraId="703C75C5" w14:textId="472718B8" w:rsidR="00036F48" w:rsidRDefault="00036F48"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40" w:author="Michele Casini" w:date="2022-02-16T10:50:00Z" w:initials="MC">
    <w:p w14:paraId="74DF84BE" w14:textId="2B3DFA7E" w:rsidR="00036F48" w:rsidRDefault="00036F48">
      <w:pPr>
        <w:pStyle w:val="CommentText"/>
      </w:pPr>
      <w:r>
        <w:rPr>
          <w:rStyle w:val="CommentReference"/>
        </w:rPr>
        <w:annotationRef/>
      </w:r>
      <w:r>
        <w:t>I would use mainly references from outside the Baltic here, and use those about the Baltic below when we speak about the specific case of the Baltic.</w:t>
      </w:r>
    </w:p>
  </w:comment>
  <w:comment w:id="41" w:author="Michele Casini" w:date="2022-02-16T11:47:00Z" w:initials="MC">
    <w:p w14:paraId="5F0B9861" w14:textId="41AC275D" w:rsidR="00036F48" w:rsidRDefault="00036F48">
      <w:pPr>
        <w:pStyle w:val="CommentText"/>
      </w:pPr>
      <w:r>
        <w:rPr>
          <w:rStyle w:val="CommentReference"/>
        </w:rPr>
        <w:annotationRef/>
      </w:r>
      <w:r>
        <w:t>Add Casini et al. 2021 if the Baltic references are kept.</w:t>
      </w:r>
    </w:p>
  </w:comment>
  <w:comment w:id="42" w:author="Max Lindmark" w:date="2022-03-07T19:38:00Z" w:initials="MOU">
    <w:p w14:paraId="5CC5A31F" w14:textId="77777777" w:rsidR="00883B16" w:rsidRDefault="00883B16" w:rsidP="00FE6DE6">
      <w:r>
        <w:rPr>
          <w:rStyle w:val="CommentReference"/>
        </w:rPr>
        <w:annotationRef/>
      </w:r>
      <w:r>
        <w:rPr>
          <w:sz w:val="20"/>
          <w:szCs w:val="20"/>
        </w:rPr>
        <w:t>Hm, I think it’s better to stick with the experimental studies showing the link explicitly (so I removed Brander)</w:t>
      </w:r>
    </w:p>
  </w:comment>
  <w:comment w:id="43" w:author="Sean Anderson" w:date="2022-01-13T21:52:00Z" w:initials="SA">
    <w:p w14:paraId="2799EAC6" w14:textId="250FD62C" w:rsidR="00036F48" w:rsidRDefault="00036F48">
      <w:pPr>
        <w:pStyle w:val="CommentText"/>
      </w:pPr>
      <w:r>
        <w:rPr>
          <w:rStyle w:val="CommentReference"/>
        </w:rPr>
        <w:annotationRef/>
      </w:r>
      <w:r>
        <w:t>Consider removing for brevity</w:t>
      </w:r>
    </w:p>
  </w:comment>
  <w:comment w:id="44" w:author="Sean Anderson" w:date="2022-01-13T21:56:00Z" w:initials="SA">
    <w:p w14:paraId="16AEB0B5" w14:textId="2BA1DCAB" w:rsidR="00036F48" w:rsidRDefault="00036F48">
      <w:pPr>
        <w:pStyle w:val="CommentText"/>
      </w:pPr>
      <w:r>
        <w:rPr>
          <w:rStyle w:val="CommentReference"/>
        </w:rPr>
        <w:annotationRef/>
      </w:r>
      <w:r>
        <w:t>If you need to abbreviate this for Proc B, could probably stop at INLA here and introduce sdmTMB later, as I assume you do in the methods</w:t>
      </w:r>
    </w:p>
  </w:comment>
  <w:comment w:id="45" w:author="Max Lindmark" w:date="2022-03-07T19:42:00Z" w:initials="MOU">
    <w:p w14:paraId="61F866A7" w14:textId="77777777" w:rsidR="000F1DAD" w:rsidRDefault="002272CC" w:rsidP="00A304CE">
      <w:r>
        <w:rPr>
          <w:rStyle w:val="CommentReference"/>
        </w:rPr>
        <w:annotationRef/>
      </w:r>
      <w:r w:rsidR="000F1DAD">
        <w:rPr>
          <w:sz w:val="20"/>
          <w:szCs w:val="20"/>
        </w:rPr>
        <w:t>Ok!</w:t>
      </w:r>
    </w:p>
  </w:comment>
  <w:comment w:id="46" w:author="Sean Anderson" w:date="2022-01-13T21:55:00Z" w:initials="SA">
    <w:p w14:paraId="078B683E" w14:textId="1186FC12" w:rsidR="00036F48" w:rsidRDefault="00036F48">
      <w:pPr>
        <w:pStyle w:val="CommentText"/>
      </w:pPr>
      <w:r>
        <w:rPr>
          <w:rStyle w:val="CommentReference"/>
        </w:rPr>
        <w:annotationRef/>
      </w:r>
      <w:r>
        <w:t>Can probably drop the 2019 citation from here</w:t>
      </w:r>
    </w:p>
  </w:comment>
  <w:comment w:id="47" w:author="Max Lindmark" w:date="2022-03-07T19:43:00Z" w:initials="MOU">
    <w:p w14:paraId="207FEB22" w14:textId="77777777" w:rsidR="00B11C2A" w:rsidRDefault="00B11C2A" w:rsidP="00DC582C">
      <w:r>
        <w:rPr>
          <w:rStyle w:val="CommentReference"/>
        </w:rPr>
        <w:annotationRef/>
      </w:r>
      <w:r>
        <w:rPr>
          <w:sz w:val="20"/>
          <w:szCs w:val="20"/>
        </w:rPr>
        <w:t>done! (that was glmmfields hmm)</w:t>
      </w:r>
    </w:p>
  </w:comment>
  <w:comment w:id="48" w:author="Michele Casini" w:date="2021-05-11T01:02:00Z" w:initials="MC">
    <w:p w14:paraId="4642C554" w14:textId="666C4BA5" w:rsidR="00036F48" w:rsidRPr="00865376" w:rsidRDefault="00036F48">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49" w:author="Max Lindmark" w:date="2021-08-27T10:22:00Z" w:initials="MOU">
    <w:p w14:paraId="5EEAB3A5" w14:textId="0A056B63" w:rsidR="00036F48" w:rsidRDefault="00036F48">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50" w:author="Sean Anderson" w:date="2021-10-27T21:34:00Z" w:initials="SA">
    <w:p w14:paraId="0DF635D5" w14:textId="5C373F3B" w:rsidR="00036F48" w:rsidRDefault="00036F48">
      <w:pPr>
        <w:pStyle w:val="CommentText"/>
      </w:pPr>
      <w:r>
        <w:rPr>
          <w:rStyle w:val="CommentReference"/>
        </w:rPr>
        <w:annotationRef/>
      </w:r>
      <w:r>
        <w:t>Something is off here</w:t>
      </w:r>
    </w:p>
  </w:comment>
  <w:comment w:id="52" w:author="Michele Casini" w:date="2021-05-11T01:28:00Z" w:initials="MC">
    <w:p w14:paraId="0326FE38" w14:textId="3D18A786" w:rsidR="00036F48" w:rsidRPr="00586CB1" w:rsidRDefault="00036F48">
      <w:pPr>
        <w:pStyle w:val="CommentText"/>
      </w:pPr>
      <w:r>
        <w:rPr>
          <w:rStyle w:val="CommentReference"/>
        </w:rPr>
        <w:annotationRef/>
      </w:r>
      <w:r w:rsidRPr="00586CB1">
        <w:t xml:space="preserve">But you speak also about inflows, that can be also due to </w:t>
      </w:r>
      <w:r>
        <w:t>“natural” variations?</w:t>
      </w:r>
    </w:p>
  </w:comment>
  <w:comment w:id="53" w:author="Max Lindmark" w:date="2021-08-27T11:10:00Z" w:initials="MOU">
    <w:p w14:paraId="3958DE16" w14:textId="2FB34ED4" w:rsidR="00036F48" w:rsidRDefault="00036F48">
      <w:pPr>
        <w:pStyle w:val="CommentText"/>
      </w:pPr>
      <w:r>
        <w:rPr>
          <w:rStyle w:val="CommentReference"/>
        </w:rPr>
        <w:annotationRef/>
      </w:r>
      <w:r>
        <w:t>Yes, I (&amp; they) probably mean that these features make it extra sensitive to hypoxia. Added “are features that […]”</w:t>
      </w:r>
    </w:p>
  </w:comment>
  <w:comment w:id="54" w:author="Max Lindmark" w:date="2021-12-13T16:12:00Z" w:initials="MOU">
    <w:p w14:paraId="578E9E84" w14:textId="36BDF41F" w:rsidR="00036F48" w:rsidRDefault="00036F48"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55" w:author="Michele Casini" w:date="2022-02-16T14:02:00Z" w:initials="MC">
    <w:p w14:paraId="3B5255C0" w14:textId="3BFD77E6" w:rsidR="00036F48" w:rsidRDefault="00036F48">
      <w:pPr>
        <w:pStyle w:val="CommentText"/>
      </w:pPr>
      <w:r>
        <w:rPr>
          <w:rStyle w:val="CommentReference"/>
        </w:rPr>
        <w:annotationRef/>
      </w:r>
      <w:r>
        <w:t>I would insert the cod and flounder CPUE model first, since it is part of the Data we use to predict condition. I found difficult to understand the text when I read it in this order. Some of my comments below are likely due to this difficulty.</w:t>
      </w:r>
    </w:p>
  </w:comment>
  <w:comment w:id="56" w:author="Max Lindmark" w:date="2022-03-19T13:59:00Z" w:initials="MOU">
    <w:p w14:paraId="3547585E" w14:textId="77777777" w:rsidR="00FA116C" w:rsidRDefault="00B759F7" w:rsidP="00D21129">
      <w:r>
        <w:rPr>
          <w:rStyle w:val="CommentReference"/>
        </w:rPr>
        <w:annotationRef/>
      </w:r>
      <w:r w:rsidR="00FA116C">
        <w:rPr>
          <w:sz w:val="20"/>
          <w:szCs w:val="20"/>
        </w:rPr>
        <w:t>I see what you mean, but then we’d need to describe also the model and the data used for that model, and then again the model but now for condition, followed by the covariates for that model? I think this is the least repetitive way</w:t>
      </w:r>
    </w:p>
  </w:comment>
  <w:comment w:id="57" w:author="Michele Casini" w:date="2022-02-16T13:06:00Z" w:initials="MC">
    <w:p w14:paraId="6F1E13C7" w14:textId="0D15DD34" w:rsidR="00036F48" w:rsidRDefault="00036F48">
      <w:pPr>
        <w:pStyle w:val="CommentText"/>
      </w:pPr>
      <w:r>
        <w:rPr>
          <w:rStyle w:val="CommentReference"/>
        </w:rPr>
        <w:annotationRef/>
      </w:r>
      <w:r>
        <w:t>Maybe you can write the real temporal range of our data, e.g. mid October-mid December).</w:t>
      </w:r>
    </w:p>
  </w:comment>
  <w:comment w:id="58" w:author="Max Lindmark" w:date="2022-03-07T19:52:00Z" w:initials="MOU">
    <w:p w14:paraId="5793E6E7" w14:textId="77777777" w:rsidR="00203803" w:rsidRDefault="00203803" w:rsidP="007C721D">
      <w:r>
        <w:rPr>
          <w:rStyle w:val="CommentReference"/>
        </w:rPr>
        <w:annotationRef/>
      </w:r>
      <w:r>
        <w:rPr>
          <w:sz w:val="20"/>
          <w:szCs w:val="20"/>
        </w:rPr>
        <w:t>Yes sounds good!</w:t>
      </w:r>
    </w:p>
  </w:comment>
  <w:comment w:id="60" w:author="Michele Casini" w:date="2022-03-02T15:43:00Z" w:initials="MC">
    <w:p w14:paraId="3FCE708B" w14:textId="600E1F75" w:rsidR="00036F48" w:rsidRDefault="00036F48">
      <w:pPr>
        <w:pStyle w:val="CommentText"/>
      </w:pPr>
      <w:r>
        <w:rPr>
          <w:rStyle w:val="CommentReference"/>
        </w:rPr>
        <w:annotationRef/>
      </w:r>
      <w:r>
        <w:t>I would make a separate section about the biomass density estimations.</w:t>
      </w:r>
    </w:p>
    <w:p w14:paraId="14B0AC6A" w14:textId="4E6107E4" w:rsidR="00036F48" w:rsidRDefault="00036F48">
      <w:pPr>
        <w:pStyle w:val="CommentText"/>
      </w:pPr>
    </w:p>
    <w:p w14:paraId="7B78A026" w14:textId="3C013F91" w:rsidR="00036F48" w:rsidRDefault="00036F48">
      <w:pPr>
        <w:pStyle w:val="CommentText"/>
      </w:pPr>
      <w:r>
        <w:t>To me it should be: 1) raw L and W data, 2) Covariates (density models and the other covariates), 3) Condition model.</w:t>
      </w:r>
    </w:p>
  </w:comment>
  <w:comment w:id="61" w:author="Max Lindmark" w:date="2022-03-08T20:57:00Z" w:initials="MOU">
    <w:p w14:paraId="13E11759" w14:textId="77777777" w:rsidR="00B93E7A" w:rsidRDefault="00B93E7A" w:rsidP="00292F27">
      <w:r>
        <w:rPr>
          <w:rStyle w:val="CommentReference"/>
        </w:rPr>
        <w:annotationRef/>
      </w:r>
      <w:r>
        <w:rPr>
          <w:sz w:val="20"/>
          <w:szCs w:val="20"/>
        </w:rPr>
        <w:t xml:space="preserve">Hmm, im not sure I prefer that because then we have to describe the statistical model in paragraph 2, and then again in paragraph 3. </w:t>
      </w:r>
    </w:p>
    <w:p w14:paraId="3D496EEC" w14:textId="77777777" w:rsidR="00B93E7A" w:rsidRDefault="00B93E7A" w:rsidP="00292F27"/>
    <w:p w14:paraId="45313969" w14:textId="77777777" w:rsidR="00B93E7A" w:rsidRDefault="00B93E7A" w:rsidP="00292F27">
      <w:r>
        <w:rPr>
          <w:sz w:val="20"/>
          <w:szCs w:val="20"/>
        </w:rPr>
        <w:t xml:space="preserve">I prefer this: </w:t>
      </w:r>
    </w:p>
    <w:p w14:paraId="0C745DA5" w14:textId="77777777" w:rsidR="00B93E7A" w:rsidRDefault="00B93E7A" w:rsidP="00292F27">
      <w:r>
        <w:rPr>
          <w:sz w:val="20"/>
          <w:szCs w:val="20"/>
        </w:rPr>
        <w:t>1) Data</w:t>
      </w:r>
    </w:p>
    <w:p w14:paraId="67393704" w14:textId="77777777" w:rsidR="00B93E7A" w:rsidRDefault="00B93E7A" w:rsidP="00292F27">
      <w:r>
        <w:rPr>
          <w:sz w:val="20"/>
          <w:szCs w:val="20"/>
        </w:rPr>
        <w:t>2) Models</w:t>
      </w:r>
    </w:p>
    <w:p w14:paraId="19007783" w14:textId="77777777" w:rsidR="00B93E7A" w:rsidRDefault="00B93E7A" w:rsidP="00292F27">
      <w:r>
        <w:rPr>
          <w:sz w:val="20"/>
          <w:szCs w:val="20"/>
        </w:rPr>
        <w:tab/>
        <w:t>a) condition</w:t>
      </w:r>
    </w:p>
    <w:p w14:paraId="41F59503" w14:textId="77777777" w:rsidR="00B93E7A" w:rsidRDefault="00B93E7A" w:rsidP="00292F27">
      <w:r>
        <w:rPr>
          <w:sz w:val="20"/>
          <w:szCs w:val="20"/>
        </w:rPr>
        <w:tab/>
        <w:t>b) density</w:t>
      </w:r>
    </w:p>
    <w:p w14:paraId="05626551" w14:textId="77777777" w:rsidR="00B93E7A" w:rsidRDefault="00B93E7A" w:rsidP="00292F27">
      <w:r>
        <w:rPr>
          <w:sz w:val="20"/>
          <w:szCs w:val="20"/>
        </w:rPr>
        <w:t>3) covariates</w:t>
      </w:r>
    </w:p>
    <w:p w14:paraId="2AD58402" w14:textId="77777777" w:rsidR="00B93E7A" w:rsidRDefault="00B93E7A" w:rsidP="00292F27">
      <w:r>
        <w:rPr>
          <w:sz w:val="20"/>
          <w:szCs w:val="20"/>
        </w:rPr>
        <w:t>4) model fitting</w:t>
      </w:r>
    </w:p>
  </w:comment>
  <w:comment w:id="59" w:author="Max Lindmark" w:date="2022-03-08T21:12:00Z" w:initials="MOU">
    <w:p w14:paraId="582A3741" w14:textId="77777777" w:rsidR="00147617" w:rsidRDefault="00147617" w:rsidP="006840AB">
      <w:r>
        <w:rPr>
          <w:rStyle w:val="CommentReference"/>
        </w:rPr>
        <w:annotationRef/>
      </w:r>
      <w:r>
        <w:rPr>
          <w:sz w:val="20"/>
          <w:szCs w:val="20"/>
        </w:rPr>
        <w:t>Sean: regarding bold symbols, reading the latest model description (</w:t>
      </w:r>
      <w:hyperlink r:id="rId2" w:history="1">
        <w:r w:rsidRPr="006840AB">
          <w:rPr>
            <w:rStyle w:val="Hyperlink"/>
            <w:sz w:val="20"/>
            <w:szCs w:val="20"/>
          </w:rPr>
          <w:t>https://pbs-assess.github.io/sdmTMB/articles/model-description.html</w:t>
        </w:r>
      </w:hyperlink>
      <w:r>
        <w:rPr>
          <w:sz w:val="20"/>
          <w:szCs w:val="20"/>
        </w:rPr>
        <w:t>), you know use bold only for e.g., omega and epsilon, not omega_s, and s should not be bold either (not as subscript or on it’s own). I probably over-bolded in the previous version.</w:t>
      </w:r>
    </w:p>
  </w:comment>
  <w:comment w:id="62" w:author="Sean Anderson" w:date="2022-01-13T22:05:00Z" w:initials="SA">
    <w:p w14:paraId="6BD097E6" w14:textId="20EEE845" w:rsidR="00036F48" w:rsidRDefault="00036F48">
      <w:pPr>
        <w:pStyle w:val="CommentText"/>
      </w:pPr>
      <w:r>
        <w:rPr>
          <w:rStyle w:val="CommentReference"/>
        </w:rPr>
        <w:annotationRef/>
      </w:r>
      <w:r>
        <w:t>Lower case l or am I missing something?</w:t>
      </w:r>
    </w:p>
  </w:comment>
  <w:comment w:id="63" w:author="Max Lindmark" w:date="2022-03-07T20:00:00Z" w:initials="MOU">
    <w:p w14:paraId="742B6569" w14:textId="77777777" w:rsidR="0052070F" w:rsidRDefault="0052070F" w:rsidP="0006593C">
      <w:r>
        <w:rPr>
          <w:rStyle w:val="CommentReference"/>
        </w:rPr>
        <w:annotationRef/>
      </w:r>
      <w:r>
        <w:rPr>
          <w:sz w:val="20"/>
          <w:szCs w:val="20"/>
        </w:rPr>
        <w:t>correct, should be lower case</w:t>
      </w:r>
    </w:p>
  </w:comment>
  <w:comment w:id="64" w:author="Michele Casini" w:date="2022-03-03T08:50:00Z" w:initials="MC">
    <w:p w14:paraId="3A608E81" w14:textId="664A4C50" w:rsidR="00036F48" w:rsidRDefault="00036F48">
      <w:pPr>
        <w:pStyle w:val="CommentText"/>
      </w:pPr>
      <w:r>
        <w:rPr>
          <w:rStyle w:val="CommentReference"/>
        </w:rPr>
        <w:annotationRef/>
      </w:r>
      <w:r>
        <w:t>Should there be also a Length parameter?</w:t>
      </w:r>
    </w:p>
  </w:comment>
  <w:comment w:id="65" w:author="Max Lindmark" w:date="2022-03-07T20:02:00Z" w:initials="MOU">
    <w:p w14:paraId="1D7B91B3" w14:textId="77777777" w:rsidR="0052070F" w:rsidRDefault="0052070F" w:rsidP="005E6EBE">
      <w:r>
        <w:rPr>
          <w:rStyle w:val="CommentReference"/>
        </w:rPr>
        <w:annotationRef/>
      </w:r>
      <w:r>
        <w:rPr>
          <w:sz w:val="20"/>
          <w:szCs w:val="20"/>
        </w:rPr>
        <w:t>No this is just the response! beta_l is explained further down with Eq. 2</w:t>
      </w:r>
    </w:p>
  </w:comment>
  <w:comment w:id="66" w:author="Sean Anderson" w:date="2022-01-13T22:09:00Z" w:initials="SA">
    <w:p w14:paraId="3D6AC684" w14:textId="77777777" w:rsidR="00541CB7" w:rsidRDefault="00541CB7" w:rsidP="00541CB7">
      <w:pPr>
        <w:pStyle w:val="CommentText"/>
      </w:pPr>
      <w:r>
        <w:rPr>
          <w:rStyle w:val="CommentReference"/>
        </w:rPr>
        <w:annotationRef/>
      </w:r>
      <w:r>
        <w:t>This is the same model right? The original model above makes it appear the Epsilon_s,t are IID. Maybe integrate this above?</w:t>
      </w:r>
    </w:p>
  </w:comment>
  <w:comment w:id="67" w:author="Max Lindmark" w:date="2022-03-07T20:16:00Z" w:initials="MOU">
    <w:p w14:paraId="22C6EC67" w14:textId="77777777" w:rsidR="00D60B34" w:rsidRDefault="00A86A3B" w:rsidP="00C33ACD">
      <w:r>
        <w:rPr>
          <w:rStyle w:val="CommentReference"/>
        </w:rPr>
        <w:annotationRef/>
      </w:r>
      <w:r w:rsidR="00D60B34">
        <w:rPr>
          <w:sz w:val="20"/>
          <w:szCs w:val="20"/>
        </w:rPr>
        <w:t>That’s true, I think I wanted the IID because we used that further down. But this is nicer and less repetitive, so I did that now, see Eqns. 5-7.</w:t>
      </w:r>
    </w:p>
    <w:p w14:paraId="446800D6" w14:textId="77777777" w:rsidR="00D60B34" w:rsidRDefault="00D60B34" w:rsidP="00C33ACD"/>
    <w:p w14:paraId="64F4EE47" w14:textId="77777777" w:rsidR="00D60B34" w:rsidRDefault="00D60B34" w:rsidP="00C33ACD">
      <w:r>
        <w:rPr>
          <w:sz w:val="20"/>
          <w:szCs w:val="20"/>
        </w:rPr>
        <w:t>…</w:t>
      </w:r>
    </w:p>
    <w:p w14:paraId="23660026" w14:textId="77777777" w:rsidR="00D60B34" w:rsidRDefault="00D60B34" w:rsidP="00C33ACD"/>
    <w:p w14:paraId="1B2069EE" w14:textId="77777777" w:rsidR="00D60B34" w:rsidRDefault="00D60B34" w:rsidP="00C33ACD">
      <w:r>
        <w:rPr>
          <w:sz w:val="20"/>
          <w:szCs w:val="20"/>
        </w:rPr>
        <w:t>then I realized we actually also use ar1 for the density models, so it it simplifies even more (and is correct now)</w:t>
      </w:r>
    </w:p>
  </w:comment>
  <w:comment w:id="68" w:author="Sean Anderson" w:date="2021-11-30T01:48:00Z" w:initials="SA">
    <w:p w14:paraId="324FCD54" w14:textId="458C84CF" w:rsidR="00036F48" w:rsidRDefault="00036F48" w:rsidP="001C370B">
      <w:pPr>
        <w:pStyle w:val="CommentText"/>
      </w:pPr>
      <w:r>
        <w:rPr>
          <w:rStyle w:val="CommentReference"/>
        </w:rPr>
        <w:annotationRef/>
      </w:r>
      <w:r>
        <w:t>Maybe Lindgren 2011</w:t>
      </w:r>
    </w:p>
  </w:comment>
  <w:comment w:id="69" w:author="Sean Anderson" w:date="2021-11-30T02:15:00Z" w:initials="SA">
    <w:p w14:paraId="14EB3CE9" w14:textId="77777777" w:rsidR="00036F48" w:rsidRDefault="00036F48" w:rsidP="001C370B">
      <w:pPr>
        <w:pStyle w:val="CommentText"/>
      </w:pPr>
      <w:r>
        <w:rPr>
          <w:rStyle w:val="CommentReference"/>
        </w:rPr>
        <w:annotationRef/>
      </w:r>
      <w:r>
        <w:t>This is fine, but I think you could also drop the Matern equation if you want.</w:t>
      </w:r>
    </w:p>
  </w:comment>
  <w:comment w:id="70" w:author="Max Lindmark" w:date="2021-12-07T14:55:00Z" w:initials="MOU">
    <w:p w14:paraId="1F8C7211" w14:textId="77777777" w:rsidR="00036F48" w:rsidRDefault="00036F48" w:rsidP="001C370B">
      <w:pPr>
        <w:pStyle w:val="CommentText"/>
      </w:pPr>
      <w:r>
        <w:rPr>
          <w:rStyle w:val="CommentReference"/>
        </w:rPr>
        <w:annotationRef/>
      </w:r>
      <w:r>
        <w:t>ok! might as well keep it</w:t>
      </w:r>
    </w:p>
  </w:comment>
  <w:comment w:id="71" w:author="Max Lindmark" w:date="2022-03-07T20:18:00Z" w:initials="MOU">
    <w:p w14:paraId="2A632C93" w14:textId="77777777" w:rsidR="00AA6469" w:rsidRDefault="00AA6469" w:rsidP="00A50533">
      <w:r>
        <w:rPr>
          <w:rStyle w:val="CommentReference"/>
        </w:rPr>
        <w:annotationRef/>
      </w:r>
      <w:r>
        <w:rPr>
          <w:sz w:val="20"/>
          <w:szCs w:val="20"/>
        </w:rPr>
        <w:t>I removed this part Sean, which also made it easier to describe the fields in text closer to the equations</w:t>
      </w:r>
    </w:p>
  </w:comment>
  <w:comment w:id="72" w:author="Sean Anderson" w:date="2022-01-13T22:14:00Z" w:initials="SA">
    <w:p w14:paraId="77E11DEE" w14:textId="39B1BB86" w:rsidR="00036F48" w:rsidRDefault="00036F48">
      <w:pPr>
        <w:pStyle w:val="CommentText"/>
      </w:pPr>
      <w:r>
        <w:rPr>
          <w:rStyle w:val="CommentReference"/>
        </w:rPr>
        <w:annotationRef/>
      </w:r>
      <w:r>
        <w:t>I wonder if we should pick something else to avoid confusion with the alpha_t above, which among other things are random walks and have biological interpretation.</w:t>
      </w:r>
    </w:p>
  </w:comment>
  <w:comment w:id="73" w:author="Max Lindmark" w:date="2022-03-07T20:24:00Z" w:initials="MOU">
    <w:p w14:paraId="37D8373B" w14:textId="77777777" w:rsidR="00744A45" w:rsidRDefault="00B13F64" w:rsidP="00427185">
      <w:r>
        <w:rPr>
          <w:rStyle w:val="CommentReference"/>
        </w:rPr>
        <w:annotationRef/>
      </w:r>
      <w:r w:rsidR="00744A45">
        <w:rPr>
          <w:sz w:val="20"/>
          <w:szCs w:val="20"/>
        </w:rPr>
        <w:t>how about gamma here for the Tweedie biomass models?</w:t>
      </w:r>
    </w:p>
  </w:comment>
  <w:comment w:id="74" w:author="Sean Anderson" w:date="2022-01-13T22:15:00Z" w:initials="SA">
    <w:p w14:paraId="4D8CAB13" w14:textId="7CCB9F15" w:rsidR="00036F48" w:rsidRDefault="00036F48">
      <w:pPr>
        <w:pStyle w:val="CommentText"/>
      </w:pPr>
      <w:r>
        <w:rPr>
          <w:rStyle w:val="CommentReference"/>
        </w:rPr>
        <w:annotationRef/>
      </w:r>
      <w:r>
        <w:t>Update numbers if you move the AR1 part into the first set</w:t>
      </w:r>
    </w:p>
  </w:comment>
  <w:comment w:id="75" w:author="Max Lindmark" w:date="2022-03-07T20:22:00Z" w:initials="MOU">
    <w:p w14:paraId="6B888B5F" w14:textId="77777777" w:rsidR="00FA0ACD" w:rsidRDefault="00FA0ACD" w:rsidP="001929BF">
      <w:r>
        <w:rPr>
          <w:rStyle w:val="CommentReference"/>
        </w:rPr>
        <w:annotationRef/>
      </w:r>
      <w:r>
        <w:rPr>
          <w:sz w:val="20"/>
          <w:szCs w:val="20"/>
        </w:rPr>
        <w:t>done, thanks for the reminder!</w:t>
      </w:r>
    </w:p>
  </w:comment>
  <w:comment w:id="76" w:author="Michele Casini" w:date="2022-02-16T13:52:00Z" w:initials="MC">
    <w:p w14:paraId="39BCB5B4" w14:textId="2CF38FDA" w:rsidR="00036F48" w:rsidRDefault="00036F48">
      <w:pPr>
        <w:pStyle w:val="CommentText"/>
      </w:pPr>
      <w:r>
        <w:rPr>
          <w:rStyle w:val="CommentReference"/>
        </w:rPr>
        <w:annotationRef/>
      </w:r>
      <w:r>
        <w:t>I think you used in the end only coordinates and depth for cod and flounder models right?</w:t>
      </w:r>
    </w:p>
    <w:p w14:paraId="16E266A7" w14:textId="53E02E04" w:rsidR="00036F48" w:rsidRDefault="00036F48">
      <w:pPr>
        <w:pStyle w:val="CommentText"/>
      </w:pPr>
      <w:r>
        <w:t>I suggest to write all about the density models under section “Density models” leaving this section only for the Condition model.</w:t>
      </w:r>
    </w:p>
  </w:comment>
  <w:comment w:id="77" w:author="Max Lindmark" w:date="2022-03-08T20:58:00Z" w:initials="MOU">
    <w:p w14:paraId="51A95A38" w14:textId="77777777" w:rsidR="00B759F7" w:rsidRDefault="00B93E7A" w:rsidP="0050711A">
      <w:r>
        <w:rPr>
          <w:rStyle w:val="CommentReference"/>
        </w:rPr>
        <w:annotationRef/>
      </w:r>
      <w:r w:rsidR="00B759F7">
        <w:rPr>
          <w:sz w:val="20"/>
          <w:szCs w:val="20"/>
        </w:rPr>
        <w:t>Only for the models that predicted covariates. The cod model that we used to calculate average oxygen, depth, temperature etc used these as covariates in addition. That’s why i prefer the order of the methods as they are</w:t>
      </w:r>
    </w:p>
  </w:comment>
  <w:comment w:id="78" w:author="Max Lindmark" w:date="2022-03-08T21:02:00Z" w:initials="MOU">
    <w:p w14:paraId="652A66A6" w14:textId="68F6F161" w:rsidR="00EF185A" w:rsidRDefault="00EF185A" w:rsidP="002F4E37">
      <w:r>
        <w:rPr>
          <w:rStyle w:val="CommentReference"/>
        </w:rPr>
        <w:annotationRef/>
      </w:r>
      <w:r>
        <w:rPr>
          <w:sz w:val="20"/>
          <w:szCs w:val="20"/>
        </w:rPr>
        <w:t>This correct Mayya?</w:t>
      </w:r>
    </w:p>
  </w:comment>
  <w:comment w:id="79" w:author="Michele Casini" w:date="2022-02-16T13:19:00Z" w:initials="MC">
    <w:p w14:paraId="54CAE0E2" w14:textId="26B0EAEA" w:rsidR="00036F48" w:rsidRDefault="00036F48">
      <w:pPr>
        <w:pStyle w:val="CommentText"/>
      </w:pPr>
      <w:r>
        <w:rPr>
          <w:rStyle w:val="CommentReference"/>
        </w:rPr>
        <w:annotationRef/>
      </w:r>
      <w:r>
        <w:t>I took this out since actually we do not have values at the haul level for pelagic fish.</w:t>
      </w:r>
    </w:p>
  </w:comment>
  <w:comment w:id="80" w:author="Max Lindmark" w:date="2022-03-07T21:35:00Z" w:initials="MOU">
    <w:p w14:paraId="34628009" w14:textId="77777777" w:rsidR="00366912" w:rsidRDefault="00366912" w:rsidP="00C81F1B">
      <w:r>
        <w:rPr>
          <w:rStyle w:val="CommentReference"/>
        </w:rPr>
        <w:annotationRef/>
      </w:r>
      <w:r>
        <w:rPr>
          <w:sz w:val="20"/>
          <w:szCs w:val="20"/>
        </w:rPr>
        <w:t>ok!</w:t>
      </w:r>
    </w:p>
  </w:comment>
  <w:comment w:id="81" w:author="Max Lindmark" w:date="2022-03-07T21:44:00Z" w:initials="MOU">
    <w:p w14:paraId="6B844FA2" w14:textId="77777777" w:rsidR="001B3A12" w:rsidRDefault="001B3A12" w:rsidP="003C4093">
      <w:r>
        <w:rPr>
          <w:rStyle w:val="CommentReference"/>
        </w:rPr>
        <w:annotationRef/>
      </w:r>
      <w:r>
        <w:rPr>
          <w:sz w:val="20"/>
          <w:szCs w:val="20"/>
        </w:rPr>
        <w:t>Better like this Mich?</w:t>
      </w:r>
    </w:p>
  </w:comment>
  <w:comment w:id="82" w:author="Max Lindmark" w:date="2021-12-07T14:38:00Z" w:initials="MOU">
    <w:p w14:paraId="5192C3DF" w14:textId="4DEFFCE7" w:rsidR="00036F48" w:rsidRDefault="00036F48"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83" w:author="Michele Casini" w:date="2022-02-16T13:43:00Z" w:initials="MC">
    <w:p w14:paraId="7B849ADE" w14:textId="50208485" w:rsidR="00036F48" w:rsidRDefault="00036F48">
      <w:pPr>
        <w:pStyle w:val="CommentText"/>
      </w:pPr>
      <w:r>
        <w:rPr>
          <w:rStyle w:val="CommentReference"/>
        </w:rPr>
        <w:annotationRef/>
      </w:r>
      <w:r>
        <w:t>I would anyway check if the results are the same using only the haul data (losing the hauls that could not be standardized then). In this case they can be used directly in the condition models right? Probably you have already checked it though.</w:t>
      </w:r>
    </w:p>
  </w:comment>
  <w:comment w:id="84" w:author="Max Lindmark" w:date="2022-03-07T21:47:00Z" w:initials="MOU">
    <w:p w14:paraId="1595561A" w14:textId="77777777" w:rsidR="00787223" w:rsidRDefault="00787223" w:rsidP="004F07AA">
      <w:r>
        <w:rPr>
          <w:rStyle w:val="CommentReference"/>
        </w:rPr>
        <w:annotationRef/>
      </w:r>
      <w:r>
        <w:rPr>
          <w:sz w:val="20"/>
          <w:szCs w:val="20"/>
        </w:rPr>
        <w:t>Yes, and especially since that’s what we used first I’m quite confident it won’t make much of a difference (don’t have a figure on it just now though)</w:t>
      </w:r>
    </w:p>
  </w:comment>
  <w:comment w:id="85" w:author="Michele Casini" w:date="2022-02-16T13:40:00Z" w:initials="MC">
    <w:p w14:paraId="625DB4FF" w14:textId="1D14EFA7" w:rsidR="00036F48" w:rsidRDefault="00036F48">
      <w:pPr>
        <w:pStyle w:val="CommentText"/>
      </w:pPr>
      <w:r>
        <w:rPr>
          <w:rStyle w:val="CommentReference"/>
        </w:rPr>
        <w:annotationRef/>
      </w:r>
      <w:r>
        <w:t>Above under “Density models” we do not speak about GLMMs. I would do so above to avoid confusion here.</w:t>
      </w:r>
    </w:p>
    <w:p w14:paraId="21987740" w14:textId="5DB33325" w:rsidR="00036F48" w:rsidRDefault="00036F48">
      <w:pPr>
        <w:pStyle w:val="CommentText"/>
      </w:pPr>
      <w:r>
        <w:t>Anyhow, I would move the density models above, under data in a separate sub-section within data.</w:t>
      </w:r>
    </w:p>
  </w:comment>
  <w:comment w:id="86" w:author="Max Lindmark" w:date="2022-03-08T21:04:00Z" w:initials="MOU">
    <w:p w14:paraId="3747EDAA" w14:textId="77777777" w:rsidR="00EB499B" w:rsidRDefault="00EB499B" w:rsidP="00BB761A">
      <w:r>
        <w:rPr>
          <w:rStyle w:val="CommentReference"/>
        </w:rPr>
        <w:annotationRef/>
      </w:r>
      <w:r>
        <w:rPr>
          <w:sz w:val="20"/>
          <w:szCs w:val="20"/>
        </w:rPr>
        <w:t>we now use the term GLMMs</w:t>
      </w:r>
    </w:p>
  </w:comment>
  <w:comment w:id="87" w:author="Max Lindmark" w:date="2021-12-15T13:27:00Z" w:initials="MOU">
    <w:p w14:paraId="45BDF49A" w14:textId="5D756E3E" w:rsidR="00036F48" w:rsidRDefault="00036F48">
      <w:r>
        <w:rPr>
          <w:rStyle w:val="CommentReference"/>
        </w:rPr>
        <w:annotationRef/>
      </w:r>
      <w:r>
        <w:rPr>
          <w:sz w:val="20"/>
          <w:szCs w:val="20"/>
        </w:rPr>
        <w:t>Mich pointed out that it might be problematic to use the same variables here, so for the model that we use to predict densities onto the condition data, I just used depth as a covariate.</w:t>
      </w:r>
    </w:p>
    <w:p w14:paraId="235D9A54" w14:textId="77777777" w:rsidR="00036F48" w:rsidRDefault="00036F48"/>
    <w:p w14:paraId="028669DC" w14:textId="58F64EF2" w:rsidR="00036F48" w:rsidRDefault="007501CC" w:rsidP="00AD5C88">
      <w:pPr>
        <w:pStyle w:val="CommentText"/>
      </w:pPr>
      <w:hyperlink r:id="rId3" w:anchor="L121-L156" w:history="1">
        <w:r w:rsidR="00036F48" w:rsidRPr="003A695A">
          <w:rPr>
            <w:rStyle w:val="Hyperlink"/>
          </w:rPr>
          <w:t>https://github.com/maxlindmark/cod_condition/blob/master/R/clean_data/cod_fle_density_models_as_covars.Rmd#L121-L156</w:t>
        </w:r>
      </w:hyperlink>
      <w:r w:rsidR="00036F48">
        <w:t xml:space="preserve"> </w:t>
      </w:r>
    </w:p>
  </w:comment>
  <w:comment w:id="88" w:author="Sean Anderson" w:date="2022-01-13T22:32:00Z" w:initials="SA">
    <w:p w14:paraId="26F6AA98" w14:textId="030A2A43" w:rsidR="00036F48" w:rsidRDefault="00036F48">
      <w:pPr>
        <w:pStyle w:val="CommentText"/>
      </w:pPr>
      <w:r>
        <w:rPr>
          <w:rStyle w:val="CommentReference"/>
        </w:rPr>
        <w:annotationRef/>
      </w:r>
      <w:r>
        <w:t>sounds reasonable; let the latent fields deal with it</w:t>
      </w:r>
    </w:p>
  </w:comment>
  <w:comment w:id="89" w:author="Sean Anderson" w:date="2022-01-13T22:34:00Z" w:initials="SA">
    <w:p w14:paraId="6F13CB4A" w14:textId="70310B40" w:rsidR="00036F48" w:rsidRDefault="00036F48">
      <w:pPr>
        <w:pStyle w:val="CommentText"/>
      </w:pPr>
      <w:r>
        <w:rPr>
          <w:rStyle w:val="CommentReference"/>
        </w:rPr>
        <w:annotationRef/>
      </w:r>
      <w:r>
        <w:t>I think you could potentially just delete this. We can get into it if some reviewer has questions. But if the point is inference on parameters and derived parameters/predictions, including too many covariates would only make things more uncertain than they could be. If we have questions about all the parameters, we should include them and report the uncertainty as such. Both Gelman and Bolker have said this many times. I don’t know of a paper off the top of my head that clearly makes that point alone, but I’m sure it’s a part of many papers.</w:t>
      </w:r>
    </w:p>
  </w:comment>
  <w:comment w:id="90" w:author="Max Lindmark" w:date="2022-03-07T21:50:00Z" w:initials="MOU">
    <w:p w14:paraId="5CCD7E72" w14:textId="77777777" w:rsidR="00F11F49" w:rsidRDefault="00F11F49" w:rsidP="0011696E">
      <w:r>
        <w:rPr>
          <w:rStyle w:val="CommentReference"/>
        </w:rPr>
        <w:annotationRef/>
      </w:r>
      <w:r>
        <w:rPr>
          <w:sz w:val="20"/>
          <w:szCs w:val="20"/>
        </w:rPr>
        <w:t>That sounds good to me!</w:t>
      </w:r>
    </w:p>
  </w:comment>
  <w:comment w:id="91" w:author="Michele Casini" w:date="2022-02-16T13:48:00Z" w:initials="MC">
    <w:p w14:paraId="5696E11B" w14:textId="77777777" w:rsidR="00B25337" w:rsidRDefault="00B25337" w:rsidP="00B25337">
      <w:pPr>
        <w:pStyle w:val="CommentText"/>
      </w:pPr>
      <w:r>
        <w:rPr>
          <w:rStyle w:val="CommentReference"/>
        </w:rPr>
        <w:annotationRef/>
      </w:r>
      <w:r>
        <w:t>Unclear what this refers too, to the condition model, density model, or both?</w:t>
      </w:r>
    </w:p>
  </w:comment>
  <w:comment w:id="92" w:author="Max Lindmark" w:date="2022-03-07T20:26:00Z" w:initials="MOU">
    <w:p w14:paraId="7546BE38" w14:textId="77777777" w:rsidR="00B25337" w:rsidRDefault="00B25337" w:rsidP="00B25337">
      <w:r>
        <w:rPr>
          <w:rStyle w:val="CommentReference"/>
        </w:rPr>
        <w:annotationRef/>
      </w:r>
      <w:r>
        <w:rPr>
          <w:sz w:val="20"/>
          <w:szCs w:val="20"/>
        </w:rPr>
        <w:t>It’s about how the models are fitted, and since it applies to both we do not need to specify condition or density in my view</w:t>
      </w:r>
    </w:p>
  </w:comment>
  <w:comment w:id="93" w:author="Sean Anderson" w:date="2022-01-13T22:15:00Z" w:initials="SA">
    <w:p w14:paraId="35FC5C63" w14:textId="77777777" w:rsidR="00B25337" w:rsidRDefault="00B25337" w:rsidP="00B25337">
      <w:pPr>
        <w:pStyle w:val="CommentText"/>
      </w:pPr>
      <w:r>
        <w:rPr>
          <w:rStyle w:val="CommentReference"/>
        </w:rPr>
        <w:annotationRef/>
      </w:r>
      <w:r>
        <w:t>Here is a good place to have it. I’d drop it from above.</w:t>
      </w:r>
    </w:p>
  </w:comment>
  <w:comment w:id="94" w:author="Max Lindmark" w:date="2022-03-07T20:29:00Z" w:initials="MOU">
    <w:p w14:paraId="2D710720" w14:textId="77777777" w:rsidR="00B25337" w:rsidRDefault="00B25337" w:rsidP="00B25337">
      <w:r>
        <w:rPr>
          <w:rStyle w:val="CommentReference"/>
        </w:rPr>
        <w:annotationRef/>
      </w:r>
      <w:r>
        <w:rPr>
          <w:sz w:val="20"/>
          <w:szCs w:val="20"/>
        </w:rPr>
        <w:t>ok!</w:t>
      </w:r>
    </w:p>
  </w:comment>
  <w:comment w:id="95" w:author="Max Lindmark" w:date="2021-10-11T16:30:00Z" w:initials="MOU">
    <w:p w14:paraId="642B2333" w14:textId="77777777" w:rsidR="00B25337" w:rsidRDefault="00B25337" w:rsidP="00B25337">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96" w:author="Sean Anderson" w:date="2021-10-27T20:45:00Z" w:initials="SA">
    <w:p w14:paraId="65F24DCA" w14:textId="77777777" w:rsidR="00B25337" w:rsidRDefault="00B25337" w:rsidP="00B25337">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97" w:author="Max Lindmark" w:date="2021-12-14T08:56:00Z" w:initials="MOU">
    <w:p w14:paraId="1B9F3EAA" w14:textId="77777777" w:rsidR="00B25337" w:rsidRDefault="00B25337" w:rsidP="00B2533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98" w:author="Sean Anderson" w:date="2022-01-13T22:19:00Z" w:initials="SA">
    <w:p w14:paraId="4733B209" w14:textId="77777777" w:rsidR="00B25337" w:rsidRDefault="00B25337" w:rsidP="00B25337">
      <w:pPr>
        <w:pStyle w:val="CommentText"/>
      </w:pPr>
      <w:r>
        <w:rPr>
          <w:rStyle w:val="CommentReference"/>
        </w:rPr>
        <w:annotationRef/>
      </w:r>
      <w:r>
        <w:t>The internal check is 0.01</w:t>
      </w:r>
    </w:p>
  </w:comment>
  <w:comment w:id="99" w:author="Sean Anderson" w:date="2021-10-27T21:40:00Z" w:initials="SA">
    <w:p w14:paraId="56802AC8" w14:textId="5F1C7C76" w:rsidR="00036F48" w:rsidRDefault="00036F48">
      <w:pPr>
        <w:pStyle w:val="CommentText"/>
      </w:pPr>
      <w:r>
        <w:rPr>
          <w:rStyle w:val="CommentReference"/>
        </w:rPr>
        <w:annotationRef/>
      </w:r>
      <w:r>
        <w:t>Round both to 1 decimal?</w:t>
      </w:r>
    </w:p>
  </w:comment>
  <w:comment w:id="100" w:author="Max Lindmark" w:date="2021-12-14T08:58:00Z" w:initials="MOU">
    <w:p w14:paraId="7E6E2BC0" w14:textId="5AA1F466" w:rsidR="00036F48" w:rsidRDefault="00036F48" w:rsidP="00B94947">
      <w:pPr>
        <w:pStyle w:val="CommentText"/>
      </w:pPr>
      <w:r>
        <w:rPr>
          <w:rStyle w:val="CommentReference"/>
        </w:rPr>
        <w:annotationRef/>
      </w:r>
      <w:r>
        <w:t>Or two for both perhaps?</w:t>
      </w:r>
    </w:p>
  </w:comment>
  <w:comment w:id="101" w:author="Sean Anderson" w:date="2022-01-13T22:39:00Z" w:initials="SA">
    <w:p w14:paraId="71E06056" w14:textId="42B7A315" w:rsidR="00036F48" w:rsidRDefault="00036F48">
      <w:pPr>
        <w:pStyle w:val="CommentText"/>
      </w:pPr>
      <w:r>
        <w:rPr>
          <w:rStyle w:val="CommentReference"/>
        </w:rPr>
        <w:annotationRef/>
      </w:r>
      <w:r>
        <w:t>Sure, seems fine here</w:t>
      </w:r>
    </w:p>
  </w:comment>
  <w:comment w:id="102" w:author="Michele Casini" w:date="2022-03-02T16:58:00Z" w:initials="MC">
    <w:p w14:paraId="7A90E1A4" w14:textId="501532D9" w:rsidR="00036F48" w:rsidRDefault="00036F48">
      <w:pPr>
        <w:pStyle w:val="CommentText"/>
      </w:pPr>
      <w:r>
        <w:rPr>
          <w:rStyle w:val="CommentReference"/>
        </w:rPr>
        <w:annotationRef/>
      </w:r>
      <w:r>
        <w:t>1B not explained in the text.</w:t>
      </w:r>
    </w:p>
  </w:comment>
  <w:comment w:id="103" w:author="Michele Casini" w:date="2022-03-02T17:00:00Z" w:initials="MC">
    <w:p w14:paraId="3A3CD96A" w14:textId="17BF72DF" w:rsidR="00036F48" w:rsidRDefault="00036F48">
      <w:pPr>
        <w:pStyle w:val="CommentText"/>
      </w:pPr>
      <w:r>
        <w:rPr>
          <w:rStyle w:val="CommentReference"/>
        </w:rPr>
        <w:annotationRef/>
      </w:r>
      <w:r>
        <w:t>It shows also SD 24. Are the black dots including also SD 24? I think we decided to take them away, also in the model? How are the black dots estimated?</w:t>
      </w:r>
    </w:p>
  </w:comment>
  <w:comment w:id="104" w:author="Max Lindmark" w:date="2022-03-19T14:02:00Z" w:initials="MOU">
    <w:p w14:paraId="730E44FF" w14:textId="77777777" w:rsidR="00EE7A9A" w:rsidRDefault="00062355" w:rsidP="00BC290E">
      <w:r>
        <w:rPr>
          <w:rStyle w:val="CommentReference"/>
        </w:rPr>
        <w:annotationRef/>
      </w:r>
      <w:r w:rsidR="00EE7A9A">
        <w:rPr>
          <w:sz w:val="20"/>
          <w:szCs w:val="20"/>
        </w:rPr>
        <w:t>The the index is for the total area (all sd’s). We do the sensitivity analysis with respect to sd 24 in the supplement</w:t>
      </w:r>
    </w:p>
  </w:comment>
  <w:comment w:id="105" w:author="Max Lindmark" w:date="2022-03-07T22:13:00Z" w:initials="MOU">
    <w:p w14:paraId="14296E6B" w14:textId="56786A1F" w:rsidR="007B02F0" w:rsidRDefault="007B02F0" w:rsidP="00045132">
      <w:r>
        <w:rPr>
          <w:rStyle w:val="CommentReference"/>
        </w:rPr>
        <w:annotationRef/>
      </w:r>
      <w:r>
        <w:rPr>
          <w:sz w:val="20"/>
          <w:szCs w:val="20"/>
        </w:rPr>
        <w:t>not needed to mention significant here I’d say, also because we don’t have any large covariates with CI’s crossing 0</w:t>
      </w:r>
    </w:p>
  </w:comment>
  <w:comment w:id="106" w:author="Max Lindmark" w:date="2021-12-15T17:56:00Z" w:initials="MOU">
    <w:p w14:paraId="2358645C" w14:textId="147DB2CD" w:rsidR="00036F48" w:rsidRDefault="00036F48" w:rsidP="00A216B6">
      <w:pPr>
        <w:pStyle w:val="CommentText"/>
      </w:pPr>
      <w:r>
        <w:rPr>
          <w:rStyle w:val="CommentReference"/>
        </w:rPr>
        <w:annotationRef/>
      </w:r>
      <w:r>
        <w:t>surprisingly this is pretty positive</w:t>
      </w:r>
    </w:p>
  </w:comment>
  <w:comment w:id="107" w:author="Michele Casini" w:date="2022-03-03T12:23:00Z" w:initials="MC">
    <w:p w14:paraId="424DDB6C" w14:textId="54F7B239" w:rsidR="00036F48" w:rsidRDefault="00036F48">
      <w:pPr>
        <w:pStyle w:val="CommentText"/>
      </w:pPr>
      <w:r>
        <w:rPr>
          <w:rStyle w:val="CommentReference"/>
        </w:rPr>
        <w:annotationRef/>
      </w:r>
      <w:r>
        <w:t>factor, index?</w:t>
      </w:r>
    </w:p>
  </w:comment>
  <w:comment w:id="110" w:author="Sean Anderson" w:date="2022-01-13T22:48:00Z" w:initials="SA">
    <w:p w14:paraId="192764C0" w14:textId="6916463A" w:rsidR="00036F48" w:rsidRDefault="00036F48">
      <w:pPr>
        <w:pStyle w:val="CommentText"/>
      </w:pPr>
      <w:r>
        <w:rPr>
          <w:rStyle w:val="CommentReference"/>
        </w:rPr>
        <w:annotationRef/>
      </w:r>
      <w:r>
        <w:t>latent? Not sure… might sound more impressive… as in unmeasured variables to find rather than sounding like noise that we missed</w:t>
      </w:r>
    </w:p>
  </w:comment>
  <w:comment w:id="111" w:author="Max Lindmark" w:date="2022-03-19T14:04:00Z" w:initials="MOU">
    <w:p w14:paraId="6D0FBD6A" w14:textId="77777777" w:rsidR="00062355" w:rsidRDefault="00062355" w:rsidP="00EE3358">
      <w:r>
        <w:rPr>
          <w:rStyle w:val="CommentReference"/>
        </w:rPr>
        <w:annotationRef/>
      </w:r>
      <w:r>
        <w:rPr>
          <w:sz w:val="20"/>
          <w:szCs w:val="20"/>
        </w:rPr>
        <w:t>I agree on that difference in interpretation</w:t>
      </w:r>
    </w:p>
  </w:comment>
  <w:comment w:id="108" w:author="Michele Casini" w:date="2022-03-04T09:19:00Z" w:initials="MC">
    <w:p w14:paraId="7C0B755F" w14:textId="0FE273A9" w:rsidR="00036F48" w:rsidRDefault="00036F48">
      <w:pPr>
        <w:pStyle w:val="CommentText"/>
      </w:pPr>
      <w:r>
        <w:rPr>
          <w:rStyle w:val="CommentReference"/>
        </w:rPr>
        <w:annotationRef/>
      </w:r>
      <w:r>
        <w:t>True, but we need also to find a way to compare the overall effect of the predictors with the latent variables, since space and space/time include everything else we did not account explicitly for.</w:t>
      </w:r>
    </w:p>
  </w:comment>
  <w:comment w:id="109" w:author="Max Lindmark" w:date="2022-04-01T12:41:00Z" w:initials="MOU">
    <w:p w14:paraId="5454FEDF" w14:textId="77777777" w:rsidR="00414824" w:rsidRDefault="007E5E4D" w:rsidP="00B943EB">
      <w:r>
        <w:rPr>
          <w:rStyle w:val="CommentReference"/>
        </w:rPr>
        <w:annotationRef/>
      </w:r>
      <w:r w:rsidR="00414824">
        <w:rPr>
          <w:sz w:val="20"/>
          <w:szCs w:val="20"/>
        </w:rPr>
        <w:t>done</w:t>
      </w:r>
    </w:p>
  </w:comment>
  <w:comment w:id="112" w:author="Max Lindmark" w:date="2022-03-07T22:18:00Z" w:initials="MOU">
    <w:p w14:paraId="26F7B260" w14:textId="5BC29005" w:rsidR="00256DF1" w:rsidRDefault="00256DF1" w:rsidP="00663AD2">
      <w:r>
        <w:rPr>
          <w:rStyle w:val="CommentReference"/>
        </w:rPr>
        <w:annotationRef/>
      </w:r>
      <w:r>
        <w:rPr>
          <w:sz w:val="20"/>
          <w:szCs w:val="20"/>
        </w:rPr>
        <w:t>I removed this part here because I don’t think the effect sizes say anything about which scale is correct, that should be determined by expert knowledge</w:t>
      </w:r>
    </w:p>
  </w:comment>
  <w:comment w:id="135" w:author="Michele Casini" w:date="2022-03-03T09:19:00Z" w:initials="MC">
    <w:p w14:paraId="39E4BB72" w14:textId="77777777" w:rsidR="00A502F9" w:rsidRDefault="00A502F9" w:rsidP="00A502F9">
      <w:pPr>
        <w:pStyle w:val="CommentText"/>
      </w:pPr>
      <w:r>
        <w:rPr>
          <w:rStyle w:val="CommentReference"/>
        </w:rPr>
        <w:annotationRef/>
      </w:r>
      <w:r>
        <w:t xml:space="preserve">This is matter for the Discussion. </w:t>
      </w:r>
    </w:p>
    <w:p w14:paraId="16F7D125" w14:textId="77777777" w:rsidR="00A502F9" w:rsidRDefault="00A502F9" w:rsidP="00A502F9">
      <w:pPr>
        <w:pStyle w:val="CommentText"/>
      </w:pPr>
      <w:r>
        <w:t>However, this is true considering each predictor, but considering the significant predictors they likely explain overall a variance comparable to that not explained. Is there a way to estimate total variance, or something alike, explained by the models (taking for example for each parameter only the spatial resolution that is resulting significant or other more objective/formal methods)? Otherwise we need to be more careful with this statement so that it is not misleading.</w:t>
      </w:r>
    </w:p>
  </w:comment>
  <w:comment w:id="136" w:author="Max Lindmark" w:date="2022-04-01T12:42:00Z" w:initials="MOU">
    <w:p w14:paraId="3C1F2BEB" w14:textId="77777777" w:rsidR="00A502F9" w:rsidRDefault="00A502F9" w:rsidP="00A502F9">
      <w:r>
        <w:rPr>
          <w:rStyle w:val="CommentReference"/>
        </w:rPr>
        <w:annotationRef/>
      </w:r>
      <w:r>
        <w:rPr>
          <w:sz w:val="20"/>
          <w:szCs w:val="20"/>
        </w:rPr>
        <w:t>we can quantify this with the new method for r2, and it’s still true (fixed effects~3% partial r2, total model with random effects~30%)</w:t>
      </w:r>
    </w:p>
  </w:comment>
  <w:comment w:id="139" w:author="Michele Casini" w:date="2022-03-03T09:16:00Z" w:initials="MC">
    <w:p w14:paraId="1CE43A3A" w14:textId="0782DB54" w:rsidR="00036F48" w:rsidRDefault="00036F48">
      <w:pPr>
        <w:pStyle w:val="CommentText"/>
      </w:pPr>
      <w:r>
        <w:rPr>
          <w:rStyle w:val="CommentReference"/>
        </w:rPr>
        <w:annotationRef/>
      </w:r>
      <w:r>
        <w:t>Here we should write in full what we did in the sensitivity analyses.</w:t>
      </w:r>
    </w:p>
  </w:comment>
  <w:comment w:id="140" w:author="Max Lindmark" w:date="2022-03-07T22:22:00Z" w:initials="MOU">
    <w:p w14:paraId="40DF9280" w14:textId="77777777" w:rsidR="002020C6" w:rsidRDefault="002020C6" w:rsidP="00375432">
      <w:r>
        <w:rPr>
          <w:rStyle w:val="CommentReference"/>
        </w:rPr>
        <w:annotationRef/>
      </w:r>
      <w:r>
        <w:rPr>
          <w:sz w:val="20"/>
          <w:szCs w:val="20"/>
        </w:rPr>
        <w:t>done!</w:t>
      </w:r>
    </w:p>
  </w:comment>
  <w:comment w:id="137" w:author="Sean Anderson" w:date="2022-01-13T23:08:00Z" w:initials="SA">
    <w:p w14:paraId="22091E6E" w14:textId="5C040C58" w:rsidR="00036F48" w:rsidRDefault="00036F48">
      <w:pPr>
        <w:pStyle w:val="CommentText"/>
      </w:pPr>
      <w:r>
        <w:rPr>
          <w:rStyle w:val="CommentReference"/>
        </w:rPr>
        <w:annotationRef/>
      </w:r>
      <w:r>
        <w:t>break this up so the reader doesn’t get lost in the parentheses?</w:t>
      </w:r>
    </w:p>
  </w:comment>
  <w:comment w:id="138" w:author="Max Lindmark" w:date="2022-03-07T22:25:00Z" w:initials="MOU">
    <w:p w14:paraId="5E364CF4" w14:textId="77777777" w:rsidR="00E605E6" w:rsidRDefault="00E605E6" w:rsidP="00E35F3E">
      <w:r>
        <w:rPr>
          <w:rStyle w:val="CommentReference"/>
        </w:rPr>
        <w:annotationRef/>
      </w:r>
      <w:r>
        <w:rPr>
          <w:sz w:val="20"/>
          <w:szCs w:val="20"/>
        </w:rPr>
        <w:t>yes, done!</w:t>
      </w:r>
    </w:p>
  </w:comment>
  <w:comment w:id="141" w:author="Michele Casini" w:date="2022-03-04T11:23:00Z" w:initials="MC">
    <w:p w14:paraId="5AC29139" w14:textId="5FA40567" w:rsidR="00D14B57" w:rsidRDefault="00705D39">
      <w:pPr>
        <w:pStyle w:val="CommentText"/>
      </w:pPr>
      <w:r>
        <w:rPr>
          <w:rStyle w:val="CommentReference"/>
        </w:rPr>
        <w:annotationRef/>
      </w:r>
      <w:r>
        <w:t xml:space="preserve">I have concerns about this paragraph below. </w:t>
      </w:r>
    </w:p>
    <w:p w14:paraId="49C179D8" w14:textId="0FF397E4" w:rsidR="00705D39" w:rsidRDefault="00705D39">
      <w:pPr>
        <w:pStyle w:val="CommentText"/>
      </w:pPr>
      <w:r>
        <w:t>Fir</w:t>
      </w:r>
      <w:r w:rsidR="00D14B57">
        <w:t xml:space="preserve">st, </w:t>
      </w:r>
      <w:r>
        <w:t xml:space="preserve">we speak about depth and oxygen but not about sprat or temperature, that have similar </w:t>
      </w:r>
      <w:r w:rsidR="00D14B57">
        <w:t xml:space="preserve">effect </w:t>
      </w:r>
      <w:r>
        <w:t>size</w:t>
      </w:r>
      <w:r w:rsidR="00D14B57">
        <w:t>s</w:t>
      </w:r>
      <w:r>
        <w:t>.</w:t>
      </w:r>
      <w:r w:rsidR="00753920">
        <w:t xml:space="preserve"> These results </w:t>
      </w:r>
      <w:r w:rsidR="009606B5">
        <w:t xml:space="preserve">on oxygen </w:t>
      </w:r>
      <w:r w:rsidR="00753920">
        <w:t xml:space="preserve">have already been presented in Casini et al. 2021, only the scale (absolute oxygen levels) are different (but see my previous comments, we need to check why they are </w:t>
      </w:r>
      <w:r w:rsidR="009606B5">
        <w:t xml:space="preserve">so </w:t>
      </w:r>
      <w:r w:rsidR="00753920">
        <w:t>different).</w:t>
      </w:r>
    </w:p>
    <w:p w14:paraId="3EEAC4A2" w14:textId="74E19600" w:rsidR="00705D39" w:rsidRDefault="00705D39">
      <w:pPr>
        <w:pStyle w:val="CommentText"/>
      </w:pPr>
      <w:r>
        <w:t xml:space="preserve">A second thing is that I do not think our results can justify the conclusion that the contribution of the change in depth and oxygen on the decline in condition over time is minor. There is a lot of </w:t>
      </w:r>
      <w:r>
        <w:rPr>
          <w:u w:val="single"/>
        </w:rPr>
        <w:t>variability</w:t>
      </w:r>
      <w:r>
        <w:t xml:space="preserve"> (fish with high and low condition in the same haul for example), but still the overall decline in oxygen can contribute to the </w:t>
      </w:r>
      <w:r w:rsidRPr="00705D39">
        <w:rPr>
          <w:u w:val="single"/>
        </w:rPr>
        <w:t>average</w:t>
      </w:r>
      <w:r>
        <w:t xml:space="preserve"> decline in condition</w:t>
      </w:r>
      <w:r w:rsidR="00221A92">
        <w:t xml:space="preserve"> (that </w:t>
      </w:r>
      <w:r w:rsidR="00E204A9">
        <w:t xml:space="preserve">likely </w:t>
      </w:r>
      <w:r w:rsidR="00221A92">
        <w:t>at the population level is more important biologically?)</w:t>
      </w:r>
      <w:r>
        <w:t>.</w:t>
      </w:r>
    </w:p>
    <w:p w14:paraId="1822E2BA" w14:textId="5041C06E" w:rsidR="00D14B57" w:rsidRDefault="00705D39">
      <w:pPr>
        <w:pStyle w:val="CommentText"/>
      </w:pPr>
      <w:r>
        <w:t>I think really that the interes</w:t>
      </w:r>
      <w:r w:rsidR="00D14B57">
        <w:t>ting new aspect of this paper is the fact that we use single fish data, and not averages, and this must be stressed</w:t>
      </w:r>
      <w:r w:rsidR="008F36C1">
        <w:t xml:space="preserve"> </w:t>
      </w:r>
      <w:r w:rsidR="00221A92">
        <w:t xml:space="preserve">more </w:t>
      </w:r>
      <w:r w:rsidR="008F36C1">
        <w:t>and the results Discussed in this view</w:t>
      </w:r>
      <w:r w:rsidR="00D14B57">
        <w:t>. Oxygen alone (and the other predictors, alone) cannot explain this high variability, but they could still explain the average decline.</w:t>
      </w:r>
    </w:p>
  </w:comment>
  <w:comment w:id="142" w:author="Max Lindmark" w:date="2022-03-19T14:05:00Z" w:initials="MOU">
    <w:p w14:paraId="3B197D55" w14:textId="77777777" w:rsidR="00B65617" w:rsidRDefault="00062355" w:rsidP="008F1407">
      <w:r>
        <w:rPr>
          <w:rStyle w:val="CommentReference"/>
        </w:rPr>
        <w:annotationRef/>
      </w:r>
      <w:r w:rsidR="00B65617">
        <w:rPr>
          <w:sz w:val="20"/>
          <w:szCs w:val="20"/>
        </w:rPr>
        <w:t>I would say the oxygen results are quite different, because the implication and interpretation of the average levels in the habitats are different.</w:t>
      </w:r>
    </w:p>
    <w:p w14:paraId="5BE9EFC2" w14:textId="77777777" w:rsidR="00B65617" w:rsidRDefault="00B65617" w:rsidP="008F1407"/>
    <w:p w14:paraId="389FC310" w14:textId="77777777" w:rsidR="00B65617" w:rsidRDefault="00B65617" w:rsidP="008F1407">
      <w:r>
        <w:rPr>
          <w:sz w:val="20"/>
          <w:szCs w:val="20"/>
        </w:rPr>
        <w:t>Previous studies have only estimate average oxygen levels by assuming you can calculate oxygen from the depth they occupy. This ignores that cod have a preference for oxygen as well and that the relationship between oxygen and depth is very variable at depths that cod occupy. Hence, if anything, this is the first “direct” estimate and has merit in my view.</w:t>
      </w:r>
    </w:p>
    <w:p w14:paraId="640B11A1" w14:textId="77777777" w:rsidR="00B65617" w:rsidRDefault="00B65617" w:rsidP="008F1407"/>
    <w:p w14:paraId="17B03F02" w14:textId="77777777" w:rsidR="00B65617" w:rsidRDefault="00B65617" w:rsidP="008F1407">
      <w:r>
        <w:rPr>
          <w:sz w:val="20"/>
          <w:szCs w:val="20"/>
        </w:rPr>
        <w:t xml:space="preserve">Regarding the contribution: this was just an exercise: given the effect size of oxygen and the change in the experienced oxygen, what declines in condition would that correspond to? This value is low because the change in oxygen is not super strong and the effect size is small (few percent). </w:t>
      </w:r>
    </w:p>
    <w:p w14:paraId="5F6DEA52" w14:textId="77777777" w:rsidR="00B65617" w:rsidRDefault="00B65617" w:rsidP="008F1407"/>
    <w:p w14:paraId="16C32748" w14:textId="77777777" w:rsidR="00B65617" w:rsidRDefault="00B65617" w:rsidP="008F1407">
      <w:r>
        <w:rPr>
          <w:sz w:val="20"/>
          <w:szCs w:val="20"/>
        </w:rPr>
        <w:t>Not sure I follow that about variability and a decline in the mean. Yes there is variability, but we model the means and if there would be a strong and clear effect, that would come out in the model (and if the variation in condition is very large in a haul at a low oxygen place, wouldn’t that suggest that cod may be in good condition also in those habitats? I.e. the effect is not super strong?)</w:t>
      </w:r>
    </w:p>
  </w:comment>
  <w:comment w:id="143" w:author="Max Lindmark" w:date="2021-04-27T15:18:00Z" w:initials="ML">
    <w:p w14:paraId="14B9A6E1" w14:textId="32EC5B51" w:rsidR="00036F48" w:rsidRPr="005B73F1" w:rsidRDefault="00036F48">
      <w:pPr>
        <w:pStyle w:val="CommentText"/>
      </w:pPr>
      <w:r>
        <w:rPr>
          <w:rStyle w:val="CommentReference"/>
        </w:rPr>
        <w:annotationRef/>
      </w:r>
      <w:hyperlink r:id="rId4" w:history="1">
        <w:r w:rsidRPr="003C62D3">
          <w:rPr>
            <w:rStyle w:val="Hyperlink"/>
          </w:rPr>
          <w:t>https://stats.stackexchange.com/questions/2142/linear-regression-effect-sizes-when-using-transformed-variables</w:t>
        </w:r>
      </w:hyperlink>
      <w:r w:rsidRPr="005B73F1">
        <w:t xml:space="preserve"> </w:t>
      </w:r>
    </w:p>
  </w:comment>
  <w:comment w:id="144" w:author="Michele Casini" w:date="2021-06-08T21:04:00Z" w:initials="MC">
    <w:p w14:paraId="23AC86B2" w14:textId="2846056C" w:rsidR="00036F48" w:rsidRDefault="00036F48">
      <w:pPr>
        <w:pStyle w:val="CommentText"/>
      </w:pPr>
      <w:r>
        <w:rPr>
          <w:rStyle w:val="CommentReference"/>
        </w:rPr>
        <w:annotationRef/>
      </w:r>
      <w:r>
        <w:t>maybe good to say also the % in non-transformed units.</w:t>
      </w:r>
    </w:p>
  </w:comment>
  <w:comment w:id="145" w:author="Max Lindmark" w:date="2021-12-16T14:22:00Z" w:initials="MOU">
    <w:p w14:paraId="1FB4B106" w14:textId="09EEF003" w:rsidR="00036F48" w:rsidRDefault="00036F48" w:rsidP="00770039">
      <w:pPr>
        <w:pStyle w:val="CommentText"/>
      </w:pPr>
      <w:r>
        <w:rPr>
          <w:rStyle w:val="CommentReference"/>
        </w:rPr>
        <w:annotationRef/>
      </w:r>
      <w:r>
        <w:t>Ok! I used 380g as an example because it is the median weight and is even enough :)</w:t>
      </w:r>
    </w:p>
  </w:comment>
  <w:comment w:id="146" w:author="Mayya Gogina" w:date="2022-01-04T19:45:00Z" w:initials="MG">
    <w:p w14:paraId="41BD79C0" w14:textId="57652971" w:rsidR="00036F48" w:rsidRDefault="00036F48">
      <w:pPr>
        <w:pStyle w:val="CommentText"/>
      </w:pPr>
      <w:r>
        <w:rPr>
          <w:rStyle w:val="CommentReference"/>
        </w:rPr>
        <w:annotationRef/>
      </w:r>
      <w:r>
        <w:t>I think here or even in the 1</w:t>
      </w:r>
      <w:r w:rsidRPr="00EA692B">
        <w:rPr>
          <w:vertAlign w:val="superscript"/>
        </w:rPr>
        <w:t>st</w:t>
      </w:r>
      <w:r>
        <w:t xml:space="preserve"> paragraph of Results, indicating the change in g (i.e. additionally to %) would improve readability</w:t>
      </w:r>
    </w:p>
  </w:comment>
  <w:comment w:id="147" w:author="Max Lindmark" w:date="2022-04-06T20:19:00Z" w:initials="MOU">
    <w:p w14:paraId="230EE9EE" w14:textId="77777777" w:rsidR="002445D2" w:rsidRDefault="002445D2" w:rsidP="00074119">
      <w:r>
        <w:rPr>
          <w:rStyle w:val="CommentReference"/>
        </w:rPr>
        <w:annotationRef/>
      </w:r>
      <w:r>
        <w:rPr>
          <w:sz w:val="20"/>
          <w:szCs w:val="20"/>
        </w:rPr>
        <w:t>see model changes*</w:t>
      </w:r>
    </w:p>
  </w:comment>
  <w:comment w:id="148" w:author="Max Lindmark" w:date="2021-12-15T18:12:00Z" w:initials="MOU">
    <w:p w14:paraId="0862A886" w14:textId="5DC18359" w:rsidR="00036F48" w:rsidRDefault="00036F48"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149" w:author="Sean Anderson" w:date="2022-01-13T23:12:00Z" w:initials="SA">
    <w:p w14:paraId="2AD50F22" w14:textId="2A3B0B1A" w:rsidR="00036F48" w:rsidRDefault="00036F48">
      <w:pPr>
        <w:pStyle w:val="CommentText"/>
      </w:pPr>
      <w:r>
        <w:rPr>
          <w:rStyle w:val="CommentReference"/>
        </w:rPr>
        <w:annotationRef/>
      </w:r>
      <w:r>
        <w:t>Alternative: “spatially explicit”, is sometimes used in the literature</w:t>
      </w:r>
    </w:p>
  </w:comment>
  <w:comment w:id="150" w:author="Michele Casini" w:date="2022-03-02T08:57:00Z" w:initials="MC">
    <w:p w14:paraId="39558916" w14:textId="66486660" w:rsidR="00036F48" w:rsidRDefault="00036F48">
      <w:pPr>
        <w:pStyle w:val="CommentText"/>
      </w:pPr>
      <w:r>
        <w:rPr>
          <w:rStyle w:val="CommentReference"/>
        </w:rPr>
        <w:annotationRef/>
      </w:r>
      <w:r>
        <w:t>I agree, also because we use both fine-scale and a little more wider-scale parameters.</w:t>
      </w:r>
    </w:p>
  </w:comment>
  <w:comment w:id="151" w:author="Max Lindmark" w:date="2022-03-07T22:30:00Z" w:initials="MOU">
    <w:p w14:paraId="6BE3ADC2" w14:textId="77777777" w:rsidR="00F722DB" w:rsidRDefault="00F722DB" w:rsidP="001B07EC">
      <w:r>
        <w:rPr>
          <w:rStyle w:val="CommentReference"/>
        </w:rPr>
        <w:annotationRef/>
      </w:r>
      <w:r>
        <w:rPr>
          <w:sz w:val="20"/>
          <w:szCs w:val="20"/>
        </w:rPr>
        <w:t>good idea</w:t>
      </w:r>
    </w:p>
  </w:comment>
  <w:comment w:id="152" w:author="Sean Anderson" w:date="2022-01-13T23:14:00Z" w:initials="SA">
    <w:p w14:paraId="3F7B656A" w14:textId="2218D646" w:rsidR="00036F48" w:rsidRDefault="00036F48">
      <w:pPr>
        <w:pStyle w:val="CommentText"/>
      </w:pPr>
      <w:r>
        <w:rPr>
          <w:rStyle w:val="CommentReference"/>
        </w:rPr>
        <w:annotationRef/>
      </w:r>
      <w:r>
        <w:t>Or latent, which may sound better</w:t>
      </w:r>
    </w:p>
  </w:comment>
  <w:comment w:id="153" w:author="Max Lindmark" w:date="2022-03-07T22:31:00Z" w:initials="MOU">
    <w:p w14:paraId="5A606153" w14:textId="77777777" w:rsidR="00826ABB" w:rsidRDefault="00826ABB" w:rsidP="00E63E38">
      <w:r>
        <w:rPr>
          <w:rStyle w:val="CommentReference"/>
        </w:rPr>
        <w:annotationRef/>
      </w:r>
      <w:r>
        <w:rPr>
          <w:sz w:val="20"/>
          <w:szCs w:val="20"/>
        </w:rPr>
        <w:t>I switched to latent so I’ll stick with that!</w:t>
      </w:r>
    </w:p>
  </w:comment>
  <w:comment w:id="154" w:author="Michele Casini" w:date="2022-03-04T12:19:00Z" w:initials="MC">
    <w:p w14:paraId="41E85484" w14:textId="3E82857E" w:rsidR="00386734" w:rsidRDefault="00386734">
      <w:pPr>
        <w:pStyle w:val="CommentText"/>
      </w:pPr>
      <w:r>
        <w:rPr>
          <w:rStyle w:val="CommentReference"/>
        </w:rPr>
        <w:annotationRef/>
      </w:r>
      <w:r>
        <w:t xml:space="preserve">We need to understand this difference in respect to previously published data. Some explanations are below, but we need to look more into it, different models? I would like the opinion of SMHI. This is too important for </w:t>
      </w:r>
      <w:r w:rsidR="006A2FEB">
        <w:t xml:space="preserve">how we write this part of </w:t>
      </w:r>
      <w:r w:rsidR="008814F2">
        <w:t>the Discussion and to interpret the results</w:t>
      </w:r>
      <w:r w:rsidR="006A2FEB">
        <w:t>.</w:t>
      </w:r>
    </w:p>
  </w:comment>
  <w:comment w:id="155" w:author="Max Lindmark" w:date="2022-04-01T12:43:00Z" w:initials="MOU">
    <w:p w14:paraId="6FB11F35" w14:textId="77777777" w:rsidR="00EE78DD" w:rsidRDefault="007E5E4D" w:rsidP="00014B1B">
      <w:r>
        <w:rPr>
          <w:rStyle w:val="CommentReference"/>
        </w:rPr>
        <w:annotationRef/>
      </w:r>
      <w:r w:rsidR="00EE78DD">
        <w:rPr>
          <w:sz w:val="20"/>
          <w:szCs w:val="20"/>
        </w:rPr>
        <w:t>Resolved now</w:t>
      </w:r>
    </w:p>
  </w:comment>
  <w:comment w:id="156" w:author="Max Lindmark" w:date="2022-04-13T19:58:00Z" w:initials="MOU">
    <w:p w14:paraId="667CE172" w14:textId="77777777" w:rsidR="00935135" w:rsidRDefault="00935135" w:rsidP="0073242A">
      <w:r>
        <w:rPr>
          <w:rStyle w:val="CommentReference"/>
        </w:rPr>
        <w:annotationRef/>
      </w:r>
      <w:r>
        <w:rPr>
          <w:sz w:val="20"/>
          <w:szCs w:val="20"/>
        </w:rPr>
        <w:t>Showing quartiles now instead of 1st and 9th decile!</w:t>
      </w:r>
    </w:p>
  </w:comment>
  <w:comment w:id="157" w:author="Michele Casini" w:date="2021-07-02T21:24:00Z" w:initials="MC">
    <w:p w14:paraId="1D616B5C" w14:textId="181C37F9" w:rsidR="00036F48" w:rsidRDefault="00036F48">
      <w:pPr>
        <w:pStyle w:val="CommentText"/>
      </w:pPr>
      <w:r>
        <w:rPr>
          <w:rStyle w:val="CommentReference"/>
        </w:rPr>
        <w:annotationRef/>
      </w:r>
      <w:r>
        <w:t>It could be, but also not, since it as many assumptions too. I suggest to delete it.</w:t>
      </w:r>
    </w:p>
  </w:comment>
  <w:comment w:id="158" w:author="Max Lindmark" w:date="2021-08-27T09:25:00Z" w:initials="MOU">
    <w:p w14:paraId="7F547035" w14:textId="267A66FE" w:rsidR="00036F48" w:rsidRDefault="00036F48">
      <w:pPr>
        <w:pStyle w:val="CommentText"/>
      </w:pPr>
      <w:r>
        <w:t xml:space="preserve">Hmm, wouldn’t it have fewer </w:t>
      </w:r>
      <w:r>
        <w:rPr>
          <w:rStyle w:val="CommentReference"/>
        </w:rPr>
        <w:annotationRef/>
      </w:r>
      <w:r>
        <w:t>assumptions though?</w:t>
      </w:r>
    </w:p>
    <w:p w14:paraId="428B4121" w14:textId="77777777" w:rsidR="00036F48" w:rsidRDefault="00036F48">
      <w:pPr>
        <w:pStyle w:val="CommentText"/>
      </w:pPr>
    </w:p>
    <w:p w14:paraId="6E3CDAFB" w14:textId="12C8E58D" w:rsidR="00036F48" w:rsidRDefault="00036F48">
      <w:pPr>
        <w:pStyle w:val="CommentText"/>
      </w:pPr>
      <w:r>
        <w:t xml:space="preserve">In the depth-based approach, it is implicitly assumed that cod in a certain depth experience the average oxygen concentration at that depth in the whole sd. </w:t>
      </w:r>
    </w:p>
    <w:p w14:paraId="1EF08D06" w14:textId="77777777" w:rsidR="00036F48" w:rsidRDefault="00036F48">
      <w:pPr>
        <w:pStyle w:val="CommentText"/>
      </w:pPr>
    </w:p>
    <w:p w14:paraId="023564DC" w14:textId="16177E0A" w:rsidR="00036F48" w:rsidRDefault="00036F48">
      <w:pPr>
        <w:pStyle w:val="CommentText"/>
      </w:pPr>
      <w:r>
        <w:t>I can rephrase: “This approach therefore takes into account that cod are distributed in areas with higher-than-average oxygen conditions for a particular depth”</w:t>
      </w:r>
    </w:p>
  </w:comment>
  <w:comment w:id="159" w:author="Michele Casini" w:date="2022-03-04T12:27:00Z" w:initials="MC">
    <w:p w14:paraId="59DB4E26" w14:textId="13489B78" w:rsidR="008814F2" w:rsidRDefault="008814F2">
      <w:pPr>
        <w:pStyle w:val="CommentText"/>
      </w:pPr>
      <w:r>
        <w:rPr>
          <w:rStyle w:val="CommentReference"/>
        </w:rPr>
        <w:annotationRef/>
      </w:r>
      <w:r>
        <w:t>I do not fully understand the relevance and message of this sentence.</w:t>
      </w:r>
    </w:p>
  </w:comment>
  <w:comment w:id="160" w:author="Max Lindmark" w:date="2022-04-07T10:05:00Z" w:initials="MOU">
    <w:p w14:paraId="27E8B64E" w14:textId="77777777" w:rsidR="00551E0E" w:rsidRDefault="00551E0E" w:rsidP="00B868D0">
      <w:r>
        <w:rPr>
          <w:rStyle w:val="CommentReference"/>
        </w:rPr>
        <w:annotationRef/>
      </w:r>
      <w:r>
        <w:rPr>
          <w:sz w:val="20"/>
          <w:szCs w:val="20"/>
        </w:rPr>
        <w:t>edited</w:t>
      </w:r>
    </w:p>
  </w:comment>
  <w:comment w:id="161" w:author="Michele Casini" w:date="2022-03-02T14:56:00Z" w:initials="MC">
    <w:p w14:paraId="38173963" w14:textId="77777777" w:rsidR="00194B3B" w:rsidRDefault="00194B3B" w:rsidP="00194B3B">
      <w:pPr>
        <w:pStyle w:val="CommentText"/>
      </w:pPr>
      <w:r>
        <w:rPr>
          <w:rStyle w:val="CommentReference"/>
        </w:rPr>
        <w:annotationRef/>
      </w:r>
      <w:r>
        <w:t xml:space="preserve">Move this later, here it cuts a </w:t>
      </w:r>
    </w:p>
  </w:comment>
  <w:comment w:id="162" w:author="Max Lindmark" w:date="2021-12-20T16:00:00Z" w:initials="MOU">
    <w:p w14:paraId="14E11F25" w14:textId="77777777" w:rsidR="001B273E" w:rsidRDefault="001B273E" w:rsidP="001B273E">
      <w:pPr>
        <w:pStyle w:val="CommentText"/>
      </w:pPr>
      <w:r>
        <w:rPr>
          <w:rStyle w:val="CommentReference"/>
        </w:rPr>
        <w:annotationRef/>
      </w:r>
      <w:r>
        <w:rPr>
          <w:b/>
          <w:bCs/>
        </w:rPr>
        <w:t xml:space="preserve">Mich you wrote: </w:t>
      </w:r>
      <w:r>
        <w:cr/>
      </w:r>
      <w:r>
        <w:cr/>
        <w:t>“I don’t agree with this conclusion. We do not have the elements to draw such strong conclusion.”</w:t>
      </w:r>
      <w:r>
        <w:cr/>
      </w:r>
      <w:r>
        <w:cr/>
        <w:t xml:space="preserve">I changed a few words. Do you agree? Basically, the findings that condition declines everywhere and for all sizes to me strongly suggests that the decline of a specific prey seems like an unlikely driver (especially in the light of effect sizes). For instance, saduria is abundant in the southwest but condition declines etc. </w:t>
      </w:r>
    </w:p>
  </w:comment>
  <w:comment w:id="163" w:author="Michele Casini" w:date="2022-03-04T14:31:00Z" w:initials="MC">
    <w:p w14:paraId="5DA585A9" w14:textId="46AEB81C" w:rsidR="001B7754" w:rsidRDefault="001B7754">
      <w:pPr>
        <w:pStyle w:val="CommentText"/>
      </w:pPr>
      <w:r>
        <w:rPr>
          <w:rStyle w:val="CommentReference"/>
        </w:rPr>
        <w:annotationRef/>
      </w:r>
      <w:r w:rsidR="00314C34">
        <w:t>I changed to 10, i.e. from</w:t>
      </w:r>
      <w:r>
        <w:t xml:space="preserve"> the plateau</w:t>
      </w:r>
      <w:r w:rsidR="00314C34">
        <w:t xml:space="preserve"> to 2019</w:t>
      </w:r>
      <w:r>
        <w:t>.</w:t>
      </w:r>
    </w:p>
  </w:comment>
  <w:comment w:id="164" w:author="Max Lindmark" w:date="2022-03-07T22:41:00Z" w:initials="MOU">
    <w:p w14:paraId="6AE6BB34" w14:textId="77777777" w:rsidR="00BC1E01" w:rsidRDefault="00BC1E01" w:rsidP="00C915BC">
      <w:r>
        <w:rPr>
          <w:rStyle w:val="CommentReference"/>
        </w:rPr>
        <w:annotationRef/>
      </w:r>
      <w:r>
        <w:rPr>
          <w:sz w:val="20"/>
          <w:szCs w:val="20"/>
        </w:rPr>
        <w:t>good!</w:t>
      </w:r>
    </w:p>
  </w:comment>
  <w:comment w:id="165" w:author="Max Lindmark" w:date="2022-04-07T09:21:00Z" w:initials="MOU">
    <w:p w14:paraId="61146D12" w14:textId="77777777" w:rsidR="000B4E9A" w:rsidRDefault="000B4E9A" w:rsidP="00DC6547">
      <w:r>
        <w:rPr>
          <w:rStyle w:val="CommentReference"/>
        </w:rPr>
        <w:annotationRef/>
      </w:r>
      <w:r>
        <w:rPr>
          <w:sz w:val="20"/>
          <w:szCs w:val="20"/>
        </w:rPr>
        <w:t>I think the increased competiion with flounder and the locking into a low cod state is very speculative and has not been shown yet convinsingly. And flounder increaseed mainyl in SD 24, which good condition. So I’d rather not go into that much detail this late in the discussion.</w:t>
      </w:r>
    </w:p>
  </w:comment>
  <w:comment w:id="174" w:author="Sean Anderson" w:date="2021-11-30T02:10:00Z" w:initials="SA">
    <w:p w14:paraId="3F630714" w14:textId="67A92573" w:rsidR="00036F48" w:rsidRDefault="00036F48">
      <w:pPr>
        <w:pStyle w:val="CommentText"/>
      </w:pPr>
      <w:r>
        <w:rPr>
          <w:rStyle w:val="CommentReference"/>
        </w:rPr>
        <w:annotationRef/>
      </w:r>
      <w:r>
        <w:t>Can we say this any other way? Maybe flip it around. Evaluating factors associated… would enable us to understand…</w:t>
      </w:r>
    </w:p>
  </w:comment>
  <w:comment w:id="175" w:author="Max Lindmark" w:date="2022-03-07T22:40:00Z" w:initials="MOU">
    <w:p w14:paraId="6BCBB1CB" w14:textId="77777777" w:rsidR="00BC1E01" w:rsidRDefault="00BC1E01" w:rsidP="003D76C2">
      <w:r>
        <w:rPr>
          <w:rStyle w:val="CommentReference"/>
        </w:rPr>
        <w:annotationRef/>
      </w:r>
      <w:r>
        <w:rPr>
          <w:sz w:val="20"/>
          <w:szCs w:val="20"/>
        </w:rPr>
        <w:t>yes!</w:t>
      </w:r>
    </w:p>
  </w:comment>
  <w:comment w:id="171" w:author="Michele Casini" w:date="2022-03-04T14:17:00Z" w:initials="MC">
    <w:p w14:paraId="3D05F900" w14:textId="00709D14" w:rsidR="009B482B" w:rsidRDefault="009B482B">
      <w:pPr>
        <w:pStyle w:val="CommentText"/>
      </w:pPr>
      <w:r>
        <w:rPr>
          <w:rStyle w:val="CommentReference"/>
        </w:rPr>
        <w:annotationRef/>
      </w:r>
      <w:r>
        <w:t>I think fine-scale analyses will hardly enlighten a potential effect on observed condition at capture, it depends on what we mean by fine-scale anyway. I would delete this sentence.</w:t>
      </w:r>
    </w:p>
  </w:comment>
  <w:comment w:id="172" w:author="Max Lindmark" w:date="2022-04-01T12:38:00Z" w:initials="MOU">
    <w:p w14:paraId="488FB7EC" w14:textId="77777777" w:rsidR="003452DD" w:rsidRDefault="003452DD" w:rsidP="005C5A04">
      <w:r>
        <w:rPr>
          <w:rStyle w:val="CommentReference"/>
        </w:rPr>
        <w:annotationRef/>
      </w:r>
      <w:r>
        <w:rPr>
          <w:sz w:val="20"/>
          <w:szCs w:val="20"/>
        </w:rPr>
        <w:t>I meant simply that we need spatial approaches in order to evalute drivers (where do we have high sprat densities? in which areas do flounder increase and condition decreases etc?)</w:t>
      </w:r>
    </w:p>
  </w:comment>
  <w:comment w:id="176" w:author="Michele Casini" w:date="2021-05-11T02:15:00Z" w:initials="MC">
    <w:p w14:paraId="32D90958" w14:textId="77777777" w:rsidR="00036F48" w:rsidRPr="00D851B1" w:rsidRDefault="00036F48"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177" w:author="Max Lindmark" w:date="2021-08-26T17:05:00Z" w:initials="MOU">
    <w:p w14:paraId="4B484584" w14:textId="77777777" w:rsidR="00036F48" w:rsidRDefault="00036F48"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180" w:author="Michele Casini" w:date="2022-03-04T14:44:00Z" w:initials="MC">
    <w:p w14:paraId="309597B3" w14:textId="61DBB4E6" w:rsidR="00FB4E67" w:rsidRDefault="00FB4E67">
      <w:pPr>
        <w:pStyle w:val="CommentText"/>
      </w:pPr>
      <w:r>
        <w:rPr>
          <w:rStyle w:val="CommentReference"/>
        </w:rPr>
        <w:annotationRef/>
      </w:r>
      <w:r>
        <w:t>Do we need both A and C? It can be confusing to have 2 condition time-series.</w:t>
      </w:r>
    </w:p>
  </w:comment>
  <w:comment w:id="181" w:author="Max Lindmark" w:date="2022-03-19T10:24:00Z" w:initials="MOU">
    <w:p w14:paraId="012F3A28" w14:textId="77777777" w:rsidR="003A3451" w:rsidRDefault="003A3451" w:rsidP="00262541">
      <w:r>
        <w:rPr>
          <w:rStyle w:val="CommentReference"/>
        </w:rPr>
        <w:annotationRef/>
      </w:r>
      <w:r>
        <w:rPr>
          <w:sz w:val="20"/>
          <w:szCs w:val="20"/>
        </w:rPr>
        <w:t>not relevant anymore</w:t>
      </w:r>
    </w:p>
  </w:comment>
  <w:comment w:id="182" w:author="Sean Anderson" w:date="2021-10-27T21:18:00Z" w:initials="SA">
    <w:p w14:paraId="2713E4D4" w14:textId="77777777" w:rsidR="001D1D86" w:rsidRDefault="001D1D86" w:rsidP="001D1D86">
      <w:pPr>
        <w:pStyle w:val="CommentText"/>
      </w:pPr>
      <w:r>
        <w:rPr>
          <w:rStyle w:val="CommentReference"/>
        </w:rPr>
        <w:annotationRef/>
      </w:r>
      <w:r>
        <w:t>This is cool</w:t>
      </w:r>
    </w:p>
  </w:comment>
  <w:comment w:id="183" w:author="Sean Anderson" w:date="2021-10-27T20:49:00Z" w:initials="SA">
    <w:p w14:paraId="56B97919" w14:textId="77777777" w:rsidR="001D1D86" w:rsidRDefault="001D1D86" w:rsidP="001D1D86">
      <w:pPr>
        <w:pStyle w:val="CommentText"/>
      </w:pPr>
      <w:r>
        <w:rPr>
          <w:rStyle w:val="CommentReference"/>
        </w:rPr>
        <w:annotationRef/>
      </w:r>
      <w:r>
        <w:t>Is what I wrote correct?</w:t>
      </w:r>
    </w:p>
  </w:comment>
  <w:comment w:id="184" w:author="Max Lindmark" w:date="2021-12-09T08:28:00Z" w:initials="MOU">
    <w:p w14:paraId="2467A29A" w14:textId="77777777" w:rsidR="001D1D86" w:rsidRDefault="001D1D86" w:rsidP="001D1D86">
      <w:pPr>
        <w:pStyle w:val="CommentText"/>
      </w:pPr>
      <w:r>
        <w:rPr>
          <w:rStyle w:val="CommentReference"/>
        </w:rPr>
        <w:annotationRef/>
      </w:r>
      <w:r>
        <w:t>it was at that point but not anymore! see comment below</w:t>
      </w:r>
    </w:p>
  </w:comment>
  <w:comment w:id="185" w:author="Michele Casini" w:date="2022-03-04T14:48:00Z" w:initials="MC">
    <w:p w14:paraId="36D5C4B7" w14:textId="77777777" w:rsidR="001D1D86" w:rsidRDefault="001D1D86" w:rsidP="001D1D86">
      <w:pPr>
        <w:pStyle w:val="CommentText"/>
      </w:pPr>
      <w:r>
        <w:rPr>
          <w:rStyle w:val="CommentReference"/>
        </w:rPr>
        <w:annotationRef/>
      </w:r>
      <w:r>
        <w:t>Also for 1993, when the area missed 50% of the coverage? I do not recall, but it must be clear in the Methods that this filling has been done only for the mapping and not for the condition model.</w:t>
      </w:r>
    </w:p>
  </w:comment>
  <w:comment w:id="186" w:author="Max Lindmark" w:date="2022-03-07T22:45:00Z" w:initials="MOU">
    <w:p w14:paraId="1F60DDF9" w14:textId="77777777" w:rsidR="00942F7C" w:rsidRDefault="001D1D86" w:rsidP="00E30C4E">
      <w:r>
        <w:rPr>
          <w:rStyle w:val="CommentReference"/>
        </w:rPr>
        <w:annotationRef/>
      </w:r>
      <w:r w:rsidR="00942F7C">
        <w:rPr>
          <w:sz w:val="20"/>
          <w:szCs w:val="20"/>
        </w:rPr>
        <w:t>filling is done for prediction (extrapolation), not fitting! I think it says so clearly now</w:t>
      </w:r>
    </w:p>
  </w:comment>
  <w:comment w:id="187" w:author="Sean Anderson" w:date="2021-10-27T20:47:00Z" w:initials="SA">
    <w:p w14:paraId="0ADDD92D" w14:textId="6230527A" w:rsidR="001D1D86" w:rsidRDefault="001D1D86" w:rsidP="001D1D86">
      <w:pPr>
        <w:pStyle w:val="CommentText"/>
      </w:pPr>
      <w:r>
        <w:rPr>
          <w:rStyle w:val="CommentReference"/>
        </w:rPr>
        <w:annotationRef/>
      </w:r>
      <w:r>
        <w:t>Is this simpler to just state this is alpha? I know this is technically true, but this made me think this was spatially projected and summed… or am I wrong?</w:t>
      </w:r>
    </w:p>
  </w:comment>
  <w:comment w:id="188" w:author="Max Lindmark" w:date="2021-12-14T09:23:00Z" w:initials="MOU">
    <w:p w14:paraId="7BE15236" w14:textId="77777777" w:rsidR="001D1D86" w:rsidRDefault="001D1D86" w:rsidP="001D1D86">
      <w:pPr>
        <w:pStyle w:val="CommentText"/>
      </w:pPr>
      <w:r>
        <w:rPr>
          <w:rStyle w:val="CommentReference"/>
        </w:rPr>
        <w:annotationRef/>
      </w:r>
      <w:r>
        <w:t>see e-mail</w:t>
      </w:r>
    </w:p>
  </w:comment>
  <w:comment w:id="191" w:author="Sean Anderson" w:date="2021-10-27T21:04:00Z" w:initials="SA">
    <w:p w14:paraId="527428C3" w14:textId="183974EA" w:rsidR="00036F48" w:rsidRDefault="00036F48">
      <w:pPr>
        <w:pStyle w:val="CommentText"/>
      </w:pPr>
      <w:r>
        <w:rPr>
          <w:rStyle w:val="CommentReference"/>
        </w:rPr>
        <w:annotationRef/>
      </w:r>
      <w:r>
        <w:t>Is it possible to extend the land polygons a bit so they aren’t all cut off? Not a big deal. Also, get those nice country labels on the first map?</w:t>
      </w:r>
    </w:p>
  </w:comment>
  <w:comment w:id="192" w:author="Max Lindmark" w:date="2021-12-09T08:13:00Z" w:initials="MOU">
    <w:p w14:paraId="40F1B3B9" w14:textId="7C0A6EC8" w:rsidR="00036F48" w:rsidRDefault="00036F48" w:rsidP="00F063CF">
      <w:pPr>
        <w:pStyle w:val="CommentText"/>
      </w:pPr>
      <w:r>
        <w:rPr>
          <w:rStyle w:val="CommentReference"/>
        </w:rPr>
        <w:annotationRef/>
      </w:r>
      <w:r>
        <w:t>like this you mean?</w:t>
      </w:r>
    </w:p>
  </w:comment>
  <w:comment w:id="189" w:author="Michele Casini" w:date="2022-03-04T14:54:00Z" w:initials="MC">
    <w:p w14:paraId="0588CBDE" w14:textId="3877FA81" w:rsidR="00302252" w:rsidRDefault="00302252">
      <w:pPr>
        <w:pStyle w:val="CommentText"/>
      </w:pPr>
      <w:r>
        <w:rPr>
          <w:rStyle w:val="CommentReference"/>
        </w:rPr>
        <w:annotationRef/>
      </w:r>
      <w:r>
        <w:t>I would not show predictions for areas never sampled, or I would add a line separating this area. I believe that these areas never sampled were not used to construct the condition time series in Fig. 1? Need to be specified in text and/or captions for clearity.</w:t>
      </w:r>
    </w:p>
  </w:comment>
  <w:comment w:id="190" w:author="Max Lindmark" w:date="2022-03-19T09:55:00Z" w:initials="MOU">
    <w:p w14:paraId="493BF51E" w14:textId="77777777" w:rsidR="00942F7C" w:rsidRDefault="00EC0B23" w:rsidP="00242255">
      <w:r>
        <w:rPr>
          <w:rStyle w:val="CommentReference"/>
        </w:rPr>
        <w:annotationRef/>
      </w:r>
      <w:r w:rsidR="00942F7C">
        <w:rPr>
          <w:sz w:val="20"/>
          <w:szCs w:val="20"/>
        </w:rPr>
        <w:t xml:space="preserve">I’ve now removed grid cells with depths that were never really sampled (d within 10 and 120 m) from the plot. </w:t>
      </w:r>
      <w:r w:rsidR="00942F7C">
        <w:rPr>
          <w:sz w:val="20"/>
          <w:szCs w:val="20"/>
        </w:rPr>
        <w:cr/>
      </w:r>
      <w:r w:rsidR="00942F7C">
        <w:rPr>
          <w:sz w:val="20"/>
          <w:szCs w:val="20"/>
        </w:rPr>
        <w:cr/>
        <w:t>But, the whole grid is used to construct the indexes. that’s the point of these indexes! For cpue, we want to get an index of the biomass in the whole area—not just in cod-habitats. This is because cod habitat is defined by more variables than depth, so where do we draw the line? Also, some interpolation between unsampled areas is the point of the approach!.</w:t>
      </w:r>
      <w:r w:rsidR="00942F7C">
        <w:rPr>
          <w:sz w:val="20"/>
          <w:szCs w:val="20"/>
        </w:rPr>
        <w:cr/>
      </w:r>
      <w:r w:rsidR="00942F7C">
        <w:rPr>
          <w:sz w:val="20"/>
          <w:szCs w:val="20"/>
        </w:rPr>
        <w:cr/>
        <w:t>The difference between this and filtering the prediction grid for depth is very very minimal (for both condition and density) (because of covariates)</w:t>
      </w:r>
    </w:p>
  </w:comment>
  <w:comment w:id="195" w:author="Sean Anderson" w:date="2021-10-27T20:49:00Z" w:initials="SA">
    <w:p w14:paraId="7E24CA47" w14:textId="1C375B04" w:rsidR="00036F48" w:rsidRDefault="00036F48">
      <w:pPr>
        <w:pStyle w:val="CommentText"/>
      </w:pPr>
      <w:r>
        <w:rPr>
          <w:rStyle w:val="CommentReference"/>
        </w:rPr>
        <w:annotationRef/>
      </w:r>
      <w:r>
        <w:t>Is what I wrote correct?</w:t>
      </w:r>
    </w:p>
  </w:comment>
  <w:comment w:id="196" w:author="Max Lindmark" w:date="2021-12-09T08:28:00Z" w:initials="MOU">
    <w:p w14:paraId="03BC732D" w14:textId="6935BEF5" w:rsidR="00036F48" w:rsidRDefault="00036F48" w:rsidP="004F6C6D">
      <w:pPr>
        <w:pStyle w:val="CommentText"/>
      </w:pPr>
      <w:r>
        <w:rPr>
          <w:rStyle w:val="CommentReference"/>
        </w:rPr>
        <w:annotationRef/>
      </w:r>
      <w:r>
        <w:t>it was at that point but not anymore! see comment below</w:t>
      </w:r>
    </w:p>
  </w:comment>
  <w:comment w:id="193" w:author="Mayya Gogina" w:date="2022-01-06T21:44:00Z" w:initials="MG">
    <w:p w14:paraId="77C81A2F" w14:textId="18282CFB" w:rsidR="00036F48" w:rsidRPr="00BF29A5" w:rsidRDefault="00036F48">
      <w:pPr>
        <w:pStyle w:val="CommentText"/>
        <w:rPr>
          <w:i/>
        </w:rPr>
      </w:pPr>
      <w:r>
        <w:rPr>
          <w:rStyle w:val="CommentReference"/>
        </w:rPr>
        <w:annotationRef/>
      </w:r>
      <w:r>
        <w:rPr>
          <w:noProof/>
        </w:rPr>
        <w:t>i would also suggest to show ICES rectangles here on the first map (i.e. not only in SI), if possible, so that the reader from outside could e.g. link info in figure 1 to location... but if not feasible now, that could wait for reviewers opinion</w:t>
      </w:r>
    </w:p>
  </w:comment>
  <w:comment w:id="194" w:author="Max Lindmark" w:date="2022-03-19T10:25:00Z" w:initials="MOU">
    <w:p w14:paraId="240F99B4" w14:textId="77777777" w:rsidR="005C0647" w:rsidRDefault="005C0647" w:rsidP="00052D26">
      <w:r>
        <w:rPr>
          <w:rStyle w:val="CommentReference"/>
        </w:rPr>
        <w:annotationRef/>
      </w:r>
      <w:r>
        <w:rPr>
          <w:sz w:val="20"/>
          <w:szCs w:val="20"/>
        </w:rPr>
        <w:t>I think for clarity, it can wait. But I improved the plot in the SI!</w:t>
      </w:r>
    </w:p>
  </w:comment>
  <w:comment w:id="197" w:author="Michele Casini" w:date="2022-03-04T14:53:00Z" w:initials="MC">
    <w:p w14:paraId="786407F0" w14:textId="058857C0" w:rsidR="00302252" w:rsidRDefault="00302252">
      <w:pPr>
        <w:pStyle w:val="CommentText"/>
      </w:pPr>
      <w:r>
        <w:rPr>
          <w:rStyle w:val="CommentReference"/>
        </w:rPr>
        <w:annotationRef/>
      </w:r>
      <w:r>
        <w:t>Start from 1994 because in 1993 the coverage was very low? In this case very good.</w:t>
      </w:r>
    </w:p>
  </w:comment>
  <w:comment w:id="198" w:author="Max Lindmark" w:date="2022-03-19T10:26:00Z" w:initials="MOU">
    <w:p w14:paraId="2DCDE0CC" w14:textId="77777777" w:rsidR="005C0647" w:rsidRDefault="005C0647" w:rsidP="00207845">
      <w:r>
        <w:rPr>
          <w:rStyle w:val="CommentReference"/>
        </w:rPr>
        <w:annotationRef/>
      </w:r>
      <w:r>
        <w:rPr>
          <w:sz w:val="20"/>
          <w:szCs w:val="20"/>
        </w:rPr>
        <w:t>Partly yes</w:t>
      </w:r>
    </w:p>
  </w:comment>
  <w:comment w:id="199" w:author="Sean Anderson" w:date="2022-01-13T22:52:00Z" w:initials="SA">
    <w:p w14:paraId="34BC812E" w14:textId="4E35C6DA" w:rsidR="00036F48" w:rsidRDefault="00036F48">
      <w:pPr>
        <w:pStyle w:val="CommentText"/>
      </w:pPr>
      <w:r>
        <w:rPr>
          <w:rStyle w:val="CommentReference"/>
        </w:rPr>
        <w:annotationRef/>
      </w:r>
      <w:r>
        <w:t>Sweet figure.</w:t>
      </w:r>
    </w:p>
  </w:comment>
  <w:comment w:id="200" w:author="Max Lindmark" w:date="2022-03-19T10:26:00Z" w:initials="MOU">
    <w:p w14:paraId="25629CF9" w14:textId="77777777" w:rsidR="005C0647" w:rsidRDefault="005C0647" w:rsidP="00351B41">
      <w:r>
        <w:rPr>
          <w:rStyle w:val="CommentReference"/>
        </w:rPr>
        <w:annotationRef/>
      </w:r>
      <w:r>
        <w:rPr>
          <w:sz w:val="20"/>
          <w:szCs w:val="20"/>
        </w:rPr>
        <w:t>Thanks!</w:t>
      </w:r>
    </w:p>
  </w:comment>
  <w:comment w:id="201" w:author="Sean Anderson" w:date="2021-10-27T21:12:00Z" w:initials="SA">
    <w:p w14:paraId="4ED761DD" w14:textId="532CC416" w:rsidR="00036F48" w:rsidRDefault="00036F48">
      <w:pPr>
        <w:pStyle w:val="CommentText"/>
      </w:pPr>
      <w:r>
        <w:rPr>
          <w:rStyle w:val="CommentReference"/>
        </w:rPr>
        <w:annotationRef/>
      </w:r>
      <w:r>
        <w:t>Is sigmaE really bigger than sigmaO!? Perhaps because you have so many fixed effects that are helping spatially.</w:t>
      </w:r>
    </w:p>
  </w:comment>
  <w:comment w:id="202" w:author="Max Lindmark" w:date="2021-12-14T09:34:00Z" w:initials="MOU">
    <w:p w14:paraId="173DBAD2" w14:textId="5255A14C" w:rsidR="00036F48" w:rsidRDefault="00036F48"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5" w:history="1">
        <w:r w:rsidRPr="00C71F87">
          <w:rPr>
            <w:rStyle w:val="Hyperlink"/>
          </w:rPr>
          <w:t>https://doi.org/10.3354/meps11204</w:t>
        </w:r>
      </w:hyperlink>
      <w:r>
        <w:t xml:space="preserve"> </w:t>
      </w:r>
    </w:p>
  </w:comment>
  <w:comment w:id="203" w:author="Mayya Gogina" w:date="2022-01-06T23:32:00Z" w:initials="MG">
    <w:p w14:paraId="4A8A84B6" w14:textId="77777777" w:rsidR="00036F48" w:rsidRDefault="00036F48">
      <w:pPr>
        <w:pStyle w:val="CommentText"/>
      </w:pPr>
      <w:r>
        <w:rPr>
          <w:rStyle w:val="CommentReference"/>
        </w:rPr>
        <w:annotationRef/>
      </w:r>
      <w:r>
        <w:t>Yeap, very interesting! So I keept thinking of it: indeed we would expect that overall spatial variation (and random effects) exceed temporal, but intuitively we would not expect that spatial variation would exceed spatiotemporal. For California groundfish Thorson (2015) say that "annually varying spatial differences have nearly twice the magnitude of persistent spatial differences in condition"</w:t>
      </w:r>
    </w:p>
    <w:p w14:paraId="38FF791A" w14:textId="0A7AC559" w:rsidR="00036F48" w:rsidRDefault="00036F48">
      <w:pPr>
        <w:pStyle w:val="CommentText"/>
      </w:pPr>
      <w:r>
        <w:t xml:space="preserve">So, the other way around, we would not expect that differences between locations are more common to stay exactly the same than variable rates and even directions of change between locations. And, at least to me, that does not seem to be so </w:t>
      </w:r>
      <w:r w:rsidRPr="00010DBE">
        <w:t>peculiar</w:t>
      </w:r>
      <w:r>
        <w:t xml:space="preserve"> anymore</w:t>
      </w:r>
      <w:r>
        <w:sym w:font="Wingdings" w:char="F04A"/>
      </w:r>
    </w:p>
  </w:comment>
  <w:comment w:id="204" w:author="Sean Anderson" w:date="2022-01-13T22:53:00Z" w:initials="SA">
    <w:p w14:paraId="01EF7305" w14:textId="12C1C3F7" w:rsidR="00036F48" w:rsidRDefault="00036F48">
      <w:pPr>
        <w:pStyle w:val="CommentText"/>
      </w:pPr>
      <w:r>
        <w:rPr>
          <w:rStyle w:val="CommentReference"/>
        </w:rPr>
        <w:annotationRef/>
      </w:r>
      <w:r>
        <w:t xml:space="preserve">Great, that’s all fine. I guess this is quite different than abundance or biomass where we generally see the opposite. Oh, other factor is this is AR1 and it’s parametrized as the marginal steady-state SD. So, if it’s wandering around a bit temporally that will inflate the marginal SD. </w:t>
      </w:r>
    </w:p>
  </w:comment>
  <w:comment w:id="205" w:author="Max Lindmark" w:date="2022-03-19T10:29:00Z" w:initials="MOU">
    <w:p w14:paraId="12BC8FAF" w14:textId="77777777" w:rsidR="005C0647" w:rsidRDefault="005C0647" w:rsidP="001C6D6E">
      <w:r>
        <w:rPr>
          <w:rStyle w:val="CommentReference"/>
        </w:rPr>
        <w:annotationRef/>
      </w:r>
      <w:r>
        <w:rPr>
          <w:sz w:val="20"/>
          <w:szCs w:val="20"/>
        </w:rPr>
        <w:t>Thanks for the input both! i think e.g. depth being a non-time varying variable with a relatively large effect could contribute to the smaller sigma_O</w:t>
      </w:r>
    </w:p>
  </w:comment>
  <w:comment w:id="206" w:author="Max Lindmark" w:date="2021-12-14T09:27:00Z" w:initials="MOU">
    <w:p w14:paraId="4B99BC7C" w14:textId="66E0D795" w:rsidR="00036F48" w:rsidRDefault="00036F48"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207" w:author="Sean Anderson" w:date="2022-01-13T22:50:00Z" w:initials="SA">
    <w:p w14:paraId="0FFD3B60" w14:textId="224EAA48" w:rsidR="00036F48" w:rsidRDefault="00036F48">
      <w:pPr>
        <w:pStyle w:val="CommentText"/>
      </w:pPr>
      <w:r>
        <w:rPr>
          <w:rStyle w:val="CommentReference"/>
        </w:rPr>
        <w:annotationRef/>
      </w:r>
      <w:r>
        <w:t>Note essential but I might go Gelman on this and turn off the bars at the end of the line segments. The bars focus the eye on the end points, which are arbitrary and should be fading to zero. Focus should be on the middle and less as you go towards the ends. (Sometimes he likes to show 50% CIs as thicker and 95% CIs as thinner, but not essential.)</w:t>
      </w:r>
    </w:p>
  </w:comment>
  <w:comment w:id="208" w:author="Max Lindmark" w:date="2022-03-19T10:33:00Z" w:initials="MOU">
    <w:p w14:paraId="5ACEB860" w14:textId="77777777" w:rsidR="001005A9" w:rsidRDefault="001005A9" w:rsidP="00A02B14">
      <w:r>
        <w:rPr>
          <w:rStyle w:val="CommentReference"/>
        </w:rPr>
        <w:annotationRef/>
      </w:r>
      <w:r>
        <w:rPr>
          <w:sz w:val="20"/>
          <w:szCs w:val="20"/>
        </w:rPr>
        <w:t>Thanks for the advice! I will stick to removing the vertical bars (for now I only have 95% CIs, but also since they are quite narrow in this plot maybe if wouldnt be so clear anyway!</w:t>
      </w:r>
    </w:p>
  </w:comment>
  <w:comment w:id="209" w:author="Mayya Gogina" w:date="2022-01-06T22:16:00Z" w:initials="MG">
    <w:p w14:paraId="6BA4602F" w14:textId="47842293" w:rsidR="00036F48" w:rsidRDefault="00036F48">
      <w:pPr>
        <w:pStyle w:val="CommentText"/>
      </w:pPr>
      <w:r>
        <w:rPr>
          <w:rStyle w:val="CommentReference"/>
        </w:rPr>
        <w:annotationRef/>
      </w:r>
      <w:r>
        <w:rPr>
          <w:noProof/>
        </w:rPr>
        <w:t>it is a bit confusing that in line 158 it sais “</w:t>
      </w:r>
      <w:r w:rsidRPr="00910CA6">
        <w:t xml:space="preserve"> </w:t>
      </w:r>
      <w:r>
        <w:t>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r>
        <w:rPr>
          <w:noProof/>
        </w:rPr>
        <w:t>”, and here totaly different abbreviation is used. Should that be more consistent?</w:t>
      </w:r>
    </w:p>
  </w:comment>
  <w:comment w:id="210" w:author="Sean Anderson" w:date="2022-01-13T22:55:00Z" w:initials="SA">
    <w:p w14:paraId="159302DF" w14:textId="4A6F9F11" w:rsidR="00036F48" w:rsidRDefault="00036F48">
      <w:pPr>
        <w:pStyle w:val="CommentText"/>
      </w:pPr>
      <w:r>
        <w:rPr>
          <w:rStyle w:val="CommentReference"/>
        </w:rPr>
        <w:annotationRef/>
      </w:r>
      <w:r>
        <w:t xml:space="preserve">It is consistent for those that know their Greek symbols! Epsilon and Omega. I think you now have these defined above. I think it’s fine. </w:t>
      </w:r>
    </w:p>
  </w:comment>
  <w:comment w:id="211" w:author="Max Lindmark" w:date="2022-03-19T10:34:00Z" w:initials="MOU">
    <w:p w14:paraId="3F2A9D10" w14:textId="77777777" w:rsidR="001005A9" w:rsidRDefault="001005A9" w:rsidP="00BD28EB">
      <w:r>
        <w:rPr>
          <w:rStyle w:val="CommentReference"/>
        </w:rPr>
        <w:annotationRef/>
      </w:r>
      <w:r>
        <w:rPr>
          <w:sz w:val="20"/>
          <w:szCs w:val="20"/>
        </w:rPr>
        <w:t>Thanks for the input Mayya! I think I will keep as it is though for now!</w:t>
      </w:r>
    </w:p>
  </w:comment>
  <w:comment w:id="212" w:author="Michele Casini" w:date="2022-03-04T14:57:00Z" w:initials="MC">
    <w:p w14:paraId="05FDF02B" w14:textId="60D8552A" w:rsidR="00080AD4" w:rsidRDefault="00080AD4">
      <w:pPr>
        <w:pStyle w:val="CommentText"/>
      </w:pPr>
      <w:r>
        <w:rPr>
          <w:rStyle w:val="CommentReference"/>
        </w:rPr>
        <w:annotationRef/>
      </w:r>
      <w:r>
        <w:t>I would use 1994 and 2018 to be consistent with Fig. 2, actually I would use in both first reliable year (1994) and last year (2019).</w:t>
      </w:r>
    </w:p>
    <w:p w14:paraId="2FC7DF6D" w14:textId="0D942EA4" w:rsidR="00080AD4" w:rsidRDefault="00080AD4">
      <w:pPr>
        <w:pStyle w:val="CommentText"/>
      </w:pPr>
    </w:p>
    <w:p w14:paraId="08CE0D04" w14:textId="6336534B" w:rsidR="00080AD4" w:rsidRDefault="00080AD4">
      <w:pPr>
        <w:pStyle w:val="CommentText"/>
      </w:pPr>
      <w:r>
        <w:t>This figure is not presented in the Results. I’m not even sure if it is necessary in the main body of the text, but I have no objection if we want to keep it. But in this case it should be presented earlier?</w:t>
      </w:r>
    </w:p>
  </w:comment>
  <w:comment w:id="213" w:author="Max Lindmark" w:date="2022-03-18T09:54:00Z" w:initials="MOU">
    <w:p w14:paraId="1AE00801" w14:textId="77777777" w:rsidR="00C85371" w:rsidRDefault="00C85371" w:rsidP="002E470B">
      <w:r>
        <w:rPr>
          <w:rStyle w:val="CommentReference"/>
        </w:rPr>
        <w:annotationRef/>
      </w:r>
      <w:r>
        <w:rPr>
          <w:sz w:val="20"/>
          <w:szCs w:val="20"/>
        </w:rPr>
        <w:t>good idea, of the options I prefer 1994 and 2018. This to match condition, and there I want to use those years becayuse 94 is first year with good coverage as you say, and 2018 is a late year with good contrast (2019 is actually a bit higher in condition, so the map has lower contrast). We do plot all maps in the SI, so I don’t think it matters that much!</w:t>
      </w:r>
    </w:p>
  </w:comment>
  <w:comment w:id="214" w:author="Max Lindmark" w:date="2022-03-19T10:12:00Z" w:initials="MOU">
    <w:p w14:paraId="2DA2E40C" w14:textId="77777777" w:rsidR="006F19C6" w:rsidRDefault="006F19C6" w:rsidP="009670EE">
      <w:r>
        <w:rPr>
          <w:rStyle w:val="CommentReference"/>
        </w:rPr>
        <w:annotationRef/>
      </w:r>
      <w:r>
        <w:rPr>
          <w:sz w:val="20"/>
          <w:szCs w:val="20"/>
        </w:rPr>
        <w:t>I removed deep areas from the map and fixed the margins of panel A and B</w:t>
      </w:r>
    </w:p>
  </w:comment>
  <w:comment w:id="215" w:author="Sean Anderson" w:date="2021-10-27T20:37:00Z" w:initials="SA">
    <w:p w14:paraId="659C0C7A" w14:textId="5D1377F3" w:rsidR="00036F48" w:rsidRDefault="00036F48">
      <w:pPr>
        <w:pStyle w:val="CommentText"/>
      </w:pPr>
      <w:r>
        <w:rPr>
          <w:rStyle w:val="CommentReference"/>
        </w:rPr>
        <w:annotationRef/>
      </w:r>
      <w:r>
        <w:t>Is this bias corrected? If not, see sdmTMB::get_index_sims() as a way that appears to work well but be much much faster.</w:t>
      </w:r>
    </w:p>
  </w:comment>
  <w:comment w:id="216" w:author="Max Lindmark" w:date="2021-12-14T09:36:00Z" w:initials="MOU">
    <w:p w14:paraId="49136FC8" w14:textId="1ECDECCB" w:rsidR="00036F48" w:rsidRDefault="00036F48" w:rsidP="00344EED">
      <w:pPr>
        <w:pStyle w:val="CommentText"/>
      </w:pPr>
      <w:r>
        <w:rPr>
          <w:rStyle w:val="CommentReference"/>
        </w:rPr>
        <w:annotationRef/>
      </w:r>
      <w:r>
        <w:t xml:space="preserve">It was not actually. Wow thanks! This was so much faster… and minimal difference. </w:t>
      </w:r>
    </w:p>
  </w:comment>
  <w:comment w:id="217" w:author="Sean Anderson" w:date="2022-01-13T22:56:00Z" w:initials="SA">
    <w:p w14:paraId="4D591316" w14:textId="53F64906" w:rsidR="00036F48" w:rsidRDefault="00036F48">
      <w:pPr>
        <w:pStyle w:val="CommentText"/>
      </w:pPr>
      <w:r>
        <w:rPr>
          <w:rStyle w:val="CommentReference"/>
        </w:rPr>
        <w:annotationRef/>
      </w:r>
      <w:r>
        <w:t>Awesome; this continues to test well in everything I’ve simulation tested</w:t>
      </w:r>
    </w:p>
  </w:comment>
  <w:comment w:id="218" w:author="Sean Anderson" w:date="2021-10-27T20:38:00Z" w:initials="SA">
    <w:p w14:paraId="7A4287EB" w14:textId="5FE4FD8C" w:rsidR="00036F48" w:rsidRDefault="00036F48">
      <w:pPr>
        <w:pStyle w:val="CommentText"/>
      </w:pPr>
      <w:r>
        <w:rPr>
          <w:rStyle w:val="CommentReference"/>
        </w:rPr>
        <w:annotationRef/>
      </w:r>
      <w:r>
        <w:t>This is super pretty!</w:t>
      </w:r>
    </w:p>
  </w:comment>
  <w:comment w:id="219" w:author="Max Lindmark" w:date="2021-12-14T09:36:00Z" w:initials="MOU">
    <w:p w14:paraId="6BA87C44" w14:textId="4C5D9DF6" w:rsidR="00036F48" w:rsidRDefault="00036F48" w:rsidP="00344EED">
      <w:pPr>
        <w:pStyle w:val="CommentText"/>
      </w:pPr>
      <w:r>
        <w:rPr>
          <w:rStyle w:val="CommentReference"/>
        </w:rPr>
        <w:annotationRef/>
      </w:r>
      <w:r>
        <w:t>Thanks :)</w:t>
      </w:r>
    </w:p>
  </w:comment>
  <w:comment w:id="220" w:author="Sean Anderson" w:date="2022-01-13T23:01:00Z" w:initials="SA">
    <w:p w14:paraId="5470ABC6" w14:textId="77777777" w:rsidR="00036F48" w:rsidRDefault="00036F48">
      <w:pPr>
        <w:pStyle w:val="CommentText"/>
      </w:pPr>
      <w:r>
        <w:rPr>
          <w:rStyle w:val="CommentReference"/>
        </w:rPr>
        <w:annotationRef/>
      </w:r>
      <w:r>
        <w:t>My only fear with this representation (and an earlier similar one) is that an editor/reviewer/reader while glance quickly and think the result is incredibly uncertain and meaningless.</w:t>
      </w:r>
    </w:p>
    <w:p w14:paraId="0336DB82" w14:textId="77777777" w:rsidR="00036F48" w:rsidRDefault="00036F48">
      <w:pPr>
        <w:pStyle w:val="CommentText"/>
      </w:pPr>
    </w:p>
    <w:p w14:paraId="69241BE8" w14:textId="7AEBCA62" w:rsidR="00036F48" w:rsidRDefault="00036F48">
      <w:pPr>
        <w:pStyle w:val="CommentText"/>
      </w:pPr>
      <w:r>
        <w:t>In reality, I imagine it’s a clearer trend for any one point in space, but it’s the natural spatial variability that gives this the giant range.</w:t>
      </w:r>
    </w:p>
    <w:p w14:paraId="0F180AFC" w14:textId="77777777" w:rsidR="00036F48" w:rsidRDefault="00036F48">
      <w:pPr>
        <w:pStyle w:val="CommentText"/>
      </w:pPr>
    </w:p>
    <w:p w14:paraId="1C272323" w14:textId="77777777" w:rsidR="00036F48" w:rsidRDefault="00036F48">
      <w:pPr>
        <w:pStyle w:val="CommentText"/>
      </w:pPr>
      <w:r>
        <w:t>Options:</w:t>
      </w:r>
    </w:p>
    <w:p w14:paraId="1EB89BB6" w14:textId="30EC91D3" w:rsidR="00036F48" w:rsidRDefault="00036F48" w:rsidP="00FF58C9">
      <w:pPr>
        <w:pStyle w:val="CommentText"/>
        <w:numPr>
          <w:ilvl w:val="0"/>
          <w:numId w:val="6"/>
        </w:numPr>
      </w:pPr>
      <w:r>
        <w:t xml:space="preserve"> Leave as is, maybe it’s fine?</w:t>
      </w:r>
    </w:p>
    <w:p w14:paraId="1A87FAAC" w14:textId="2B7DF68E" w:rsidR="00036F48" w:rsidRDefault="00036F48" w:rsidP="00FF58C9">
      <w:pPr>
        <w:pStyle w:val="CommentText"/>
        <w:numPr>
          <w:ilvl w:val="0"/>
          <w:numId w:val="6"/>
        </w:numPr>
      </w:pPr>
      <w:r>
        <w:t xml:space="preserve"> Pick 3-5 example small areas from the full map and plot each trend here with uncertainty (fairly easy to post-process if this comes from the predict(sims)) output</w:t>
      </w:r>
    </w:p>
    <w:p w14:paraId="04C7C05A" w14:textId="54AF76C4" w:rsidR="00036F48" w:rsidRDefault="00036F48" w:rsidP="004469E4">
      <w:pPr>
        <w:pStyle w:val="CommentText"/>
        <w:numPr>
          <w:ilvl w:val="0"/>
          <w:numId w:val="6"/>
        </w:numPr>
      </w:pPr>
      <w:r>
        <w:t xml:space="preserve"> Show the mean with uncertainty (average +/- 2 SEs)… can calculate many ways including a simple GLM with only an intercept per year and use the intercepts as the means</w:t>
      </w:r>
    </w:p>
    <w:p w14:paraId="6A6C304A" w14:textId="154022C2" w:rsidR="00036F48" w:rsidRDefault="00036F48" w:rsidP="004469E4">
      <w:pPr>
        <w:pStyle w:val="CommentText"/>
        <w:numPr>
          <w:ilvl w:val="0"/>
          <w:numId w:val="6"/>
        </w:numPr>
      </w:pPr>
      <w:r>
        <w:t xml:space="preserve"> Quantile regression? Show upper, median, lower quantiles with uncertainty</w:t>
      </w:r>
    </w:p>
    <w:p w14:paraId="5448122F" w14:textId="77777777" w:rsidR="00036F48" w:rsidRDefault="00036F48" w:rsidP="00FF58C9">
      <w:pPr>
        <w:pStyle w:val="CommentText"/>
        <w:numPr>
          <w:ilvl w:val="0"/>
          <w:numId w:val="6"/>
        </w:numPr>
      </w:pPr>
      <w:r>
        <w:t xml:space="preserve"> Something else?</w:t>
      </w:r>
    </w:p>
    <w:p w14:paraId="2A32794B" w14:textId="0879272B" w:rsidR="00036F48" w:rsidRDefault="00036F48" w:rsidP="00B770FD">
      <w:pPr>
        <w:pStyle w:val="CommentText"/>
      </w:pPr>
    </w:p>
    <w:p w14:paraId="2AE04EE6" w14:textId="5422CB7F" w:rsidR="00036F48" w:rsidRDefault="00036F48" w:rsidP="00B770FD">
      <w:pPr>
        <w:pStyle w:val="CommentText"/>
      </w:pPr>
      <w:r>
        <w:t>Actually, having gone back to the text, I see you rely on the quantiles… so:</w:t>
      </w:r>
    </w:p>
    <w:p w14:paraId="7CAE72C2" w14:textId="77777777" w:rsidR="00036F48" w:rsidRDefault="00036F48" w:rsidP="00B770FD">
      <w:pPr>
        <w:pStyle w:val="CommentText"/>
      </w:pPr>
    </w:p>
    <w:p w14:paraId="4EAE7C59" w14:textId="7D4E95D0" w:rsidR="00036F48" w:rsidRDefault="00036F48" w:rsidP="00B770FD">
      <w:pPr>
        <w:pStyle w:val="CommentText"/>
      </w:pPr>
      <w:r>
        <w:t>Or if it is the quantiles you care about (as discussed in places), maybe make the quantiles dots, or lines, or dots with your GAM lines. Would focus on quantiles without looking like a null result. Maybe this is what you used to have! If you want to blend the 2, darken the outer lines to focus on these as of interest… and maybe put the GAM through them?</w:t>
      </w:r>
    </w:p>
  </w:comment>
  <w:comment w:id="221" w:author="Max Lindmark" w:date="2022-03-18T09:44:00Z" w:initials="MOU">
    <w:p w14:paraId="1AE86306" w14:textId="77777777" w:rsidR="00CD5917" w:rsidRDefault="00CD5917" w:rsidP="0050794E">
      <w:r>
        <w:rPr>
          <w:rStyle w:val="CommentReference"/>
        </w:rPr>
        <w:annotationRef/>
      </w:r>
      <w:r>
        <w:rPr>
          <w:sz w:val="20"/>
          <w:szCs w:val="20"/>
        </w:rPr>
        <w:t>I went for something similar to what we had (your last paragraph), but with simpler legend text! Thanks for the good ideas though! Would be neat to visualise it like that in a follow up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9B94EC" w15:done="0"/>
  <w15:commentEx w15:paraId="32BF61B6" w15:paraIdParent="259B94EC" w15:done="0"/>
  <w15:commentEx w15:paraId="10BD041E" w15:paraIdParent="259B94EC" w15:done="0"/>
  <w15:commentEx w15:paraId="2D31B17F" w15:done="1"/>
  <w15:commentEx w15:paraId="0AA0C460" w15:done="1"/>
  <w15:commentEx w15:paraId="48DFDE91" w15:done="1"/>
  <w15:commentEx w15:paraId="01CE47FC" w15:paraIdParent="48DFDE91" w15:done="1"/>
  <w15:commentEx w15:paraId="7F3862A8" w15:done="0"/>
  <w15:commentEx w15:paraId="409D7F7E" w15:done="1"/>
  <w15:commentEx w15:paraId="2E36758D" w15:paraIdParent="409D7F7E" w15:done="1"/>
  <w15:commentEx w15:paraId="0D8C4B74" w15:done="1"/>
  <w15:commentEx w15:paraId="50DE546D" w15:paraIdParent="0D8C4B74" w15:done="1"/>
  <w15:commentEx w15:paraId="18A731E3" w15:done="1"/>
  <w15:commentEx w15:paraId="0A511CAF" w15:done="1"/>
  <w15:commentEx w15:paraId="494788E2" w15:paraIdParent="0A511CAF" w15:done="1"/>
  <w15:commentEx w15:paraId="122FCB68" w15:done="1"/>
  <w15:commentEx w15:paraId="626D237C" w15:paraIdParent="122FCB68" w15:done="1"/>
  <w15:commentEx w15:paraId="439C1A15" w15:done="1"/>
  <w15:commentEx w15:paraId="456C2018" w15:paraIdParent="439C1A15" w15:done="1"/>
  <w15:commentEx w15:paraId="73F2A46E" w15:done="1"/>
  <w15:commentEx w15:paraId="6ADFB0B3" w15:paraIdParent="73F2A46E" w15:done="1"/>
  <w15:commentEx w15:paraId="15791792" w15:done="1"/>
  <w15:commentEx w15:paraId="349D287B" w15:paraIdParent="15791792" w15:done="1"/>
  <w15:commentEx w15:paraId="2D112D83" w15:done="1"/>
  <w15:commentEx w15:paraId="0CA9F633" w15:paraIdParent="2D112D83" w15:done="1"/>
  <w15:commentEx w15:paraId="0F2D9513" w15:done="0"/>
  <w15:commentEx w15:paraId="26CD85E6" w15:done="1"/>
  <w15:commentEx w15:paraId="6A4D0557" w15:paraIdParent="26CD85E6" w15:done="1"/>
  <w15:commentEx w15:paraId="15DA201B" w15:paraIdParent="26CD85E6" w15:done="1"/>
  <w15:commentEx w15:paraId="703C75C5" w15:done="1"/>
  <w15:commentEx w15:paraId="74DF84BE" w15:paraIdParent="703C75C5" w15:done="1"/>
  <w15:commentEx w15:paraId="5F0B9861" w15:done="1"/>
  <w15:commentEx w15:paraId="5CC5A31F" w15:paraIdParent="5F0B9861" w15:done="1"/>
  <w15:commentEx w15:paraId="2799EAC6" w15:done="1"/>
  <w15:commentEx w15:paraId="16AEB0B5" w15:done="1"/>
  <w15:commentEx w15:paraId="61F866A7" w15:paraIdParent="16AEB0B5" w15:done="1"/>
  <w15:commentEx w15:paraId="078B683E" w15:done="1"/>
  <w15:commentEx w15:paraId="207FEB22" w15:paraIdParent="078B683E" w15:done="1"/>
  <w15:commentEx w15:paraId="4642C554" w15:done="1"/>
  <w15:commentEx w15:paraId="5EEAB3A5" w15:paraIdParent="4642C554" w15:done="1"/>
  <w15:commentEx w15:paraId="0DF635D5" w15:done="1"/>
  <w15:commentEx w15:paraId="0326FE38" w15:done="1"/>
  <w15:commentEx w15:paraId="3958DE16" w15:paraIdParent="0326FE38" w15:done="1"/>
  <w15:commentEx w15:paraId="578E9E84" w15:done="1"/>
  <w15:commentEx w15:paraId="3B5255C0" w15:done="1"/>
  <w15:commentEx w15:paraId="3547585E" w15:paraIdParent="3B5255C0" w15:done="1"/>
  <w15:commentEx w15:paraId="6F1E13C7" w15:done="1"/>
  <w15:commentEx w15:paraId="5793E6E7" w15:paraIdParent="6F1E13C7" w15:done="1"/>
  <w15:commentEx w15:paraId="7B78A026" w15:done="1"/>
  <w15:commentEx w15:paraId="2AD58402" w15:paraIdParent="7B78A026" w15:done="1"/>
  <w15:commentEx w15:paraId="582A3741" w15:done="0"/>
  <w15:commentEx w15:paraId="6BD097E6" w15:done="1"/>
  <w15:commentEx w15:paraId="742B6569" w15:paraIdParent="6BD097E6" w15:done="1"/>
  <w15:commentEx w15:paraId="3A608E81" w15:done="1"/>
  <w15:commentEx w15:paraId="1D7B91B3" w15:paraIdParent="3A608E81" w15:done="1"/>
  <w15:commentEx w15:paraId="3D6AC684" w15:done="0"/>
  <w15:commentEx w15:paraId="1B2069EE" w15:paraIdParent="3D6AC684" w15:done="0"/>
  <w15:commentEx w15:paraId="324FCD54" w15:done="1"/>
  <w15:commentEx w15:paraId="14EB3CE9" w15:done="1"/>
  <w15:commentEx w15:paraId="1F8C7211" w15:paraIdParent="14EB3CE9" w15:done="1"/>
  <w15:commentEx w15:paraId="2A632C93" w15:done="0"/>
  <w15:commentEx w15:paraId="77E11DEE" w15:done="0"/>
  <w15:commentEx w15:paraId="37D8373B" w15:paraIdParent="77E11DEE" w15:done="0"/>
  <w15:commentEx w15:paraId="4D8CAB13" w15:done="1"/>
  <w15:commentEx w15:paraId="6B888B5F" w15:paraIdParent="4D8CAB13" w15:done="1"/>
  <w15:commentEx w15:paraId="16E266A7" w15:done="1"/>
  <w15:commentEx w15:paraId="51A95A38" w15:paraIdParent="16E266A7" w15:done="1"/>
  <w15:commentEx w15:paraId="652A66A6" w15:done="0"/>
  <w15:commentEx w15:paraId="54CAE0E2" w15:done="1"/>
  <w15:commentEx w15:paraId="34628009" w15:paraIdParent="54CAE0E2" w15:done="1"/>
  <w15:commentEx w15:paraId="6B844FA2" w15:done="1"/>
  <w15:commentEx w15:paraId="5192C3DF" w15:done="1"/>
  <w15:commentEx w15:paraId="7B849ADE" w15:done="1"/>
  <w15:commentEx w15:paraId="1595561A" w15:paraIdParent="7B849ADE" w15:done="1"/>
  <w15:commentEx w15:paraId="21987740" w15:done="1"/>
  <w15:commentEx w15:paraId="3747EDAA" w15:paraIdParent="21987740" w15:done="1"/>
  <w15:commentEx w15:paraId="028669DC" w15:done="1"/>
  <w15:commentEx w15:paraId="26F6AA98" w15:paraIdParent="028669DC" w15:done="1"/>
  <w15:commentEx w15:paraId="6F13CB4A" w15:done="1"/>
  <w15:commentEx w15:paraId="5CCD7E72" w15:paraIdParent="6F13CB4A" w15:done="1"/>
  <w15:commentEx w15:paraId="5696E11B" w15:done="1"/>
  <w15:commentEx w15:paraId="7546BE38" w15:paraIdParent="5696E11B" w15:done="1"/>
  <w15:commentEx w15:paraId="35FC5C63" w15:done="1"/>
  <w15:commentEx w15:paraId="2D710720" w15:paraIdParent="35FC5C63" w15:done="1"/>
  <w15:commentEx w15:paraId="642B2333" w15:done="1"/>
  <w15:commentEx w15:paraId="65F24DCA" w15:done="1"/>
  <w15:commentEx w15:paraId="1B9F3EAA" w15:paraIdParent="65F24DCA" w15:done="1"/>
  <w15:commentEx w15:paraId="4733B209" w15:paraIdParent="65F24DCA" w15:done="1"/>
  <w15:commentEx w15:paraId="56802AC8" w15:done="1"/>
  <w15:commentEx w15:paraId="7E6E2BC0" w15:paraIdParent="56802AC8" w15:done="1"/>
  <w15:commentEx w15:paraId="71E06056" w15:paraIdParent="56802AC8" w15:done="1"/>
  <w15:commentEx w15:paraId="7A90E1A4" w15:done="1"/>
  <w15:commentEx w15:paraId="3A3CD96A" w15:done="1"/>
  <w15:commentEx w15:paraId="730E44FF" w15:paraIdParent="3A3CD96A" w15:done="1"/>
  <w15:commentEx w15:paraId="14296E6B" w15:done="1"/>
  <w15:commentEx w15:paraId="2358645C" w15:done="1"/>
  <w15:commentEx w15:paraId="424DDB6C" w15:done="1"/>
  <w15:commentEx w15:paraId="192764C0" w15:done="1"/>
  <w15:commentEx w15:paraId="6D0FBD6A" w15:paraIdParent="192764C0" w15:done="1"/>
  <w15:commentEx w15:paraId="7C0B755F" w15:done="1"/>
  <w15:commentEx w15:paraId="5454FEDF" w15:paraIdParent="7C0B755F" w15:done="1"/>
  <w15:commentEx w15:paraId="26F7B260" w15:done="1"/>
  <w15:commentEx w15:paraId="16F7D125" w15:done="1"/>
  <w15:commentEx w15:paraId="3C1F2BEB" w15:paraIdParent="16F7D125" w15:done="1"/>
  <w15:commentEx w15:paraId="1CE43A3A" w15:done="1"/>
  <w15:commentEx w15:paraId="40DF9280" w15:paraIdParent="1CE43A3A" w15:done="1"/>
  <w15:commentEx w15:paraId="22091E6E" w15:done="1"/>
  <w15:commentEx w15:paraId="5E364CF4" w15:paraIdParent="22091E6E" w15:done="1"/>
  <w15:commentEx w15:paraId="1822E2BA" w15:done="1"/>
  <w15:commentEx w15:paraId="16C32748" w15:paraIdParent="1822E2BA" w15:done="1"/>
  <w15:commentEx w15:paraId="14B9A6E1" w15:done="1"/>
  <w15:commentEx w15:paraId="23AC86B2" w15:done="1"/>
  <w15:commentEx w15:paraId="1FB4B106" w15:paraIdParent="23AC86B2" w15:done="1"/>
  <w15:commentEx w15:paraId="41BD79C0" w15:paraIdParent="23AC86B2" w15:done="1"/>
  <w15:commentEx w15:paraId="230EE9EE" w15:paraIdParent="23AC86B2" w15:done="1"/>
  <w15:commentEx w15:paraId="0862A886" w15:done="1"/>
  <w15:commentEx w15:paraId="2AD50F22" w15:done="1"/>
  <w15:commentEx w15:paraId="39558916" w15:paraIdParent="2AD50F22" w15:done="1"/>
  <w15:commentEx w15:paraId="6BE3ADC2" w15:paraIdParent="2AD50F22" w15:done="1"/>
  <w15:commentEx w15:paraId="3F7B656A" w15:done="1"/>
  <w15:commentEx w15:paraId="5A606153" w15:paraIdParent="3F7B656A" w15:done="1"/>
  <w15:commentEx w15:paraId="41E85484" w15:done="1"/>
  <w15:commentEx w15:paraId="6FB11F35" w15:paraIdParent="41E85484" w15:done="1"/>
  <w15:commentEx w15:paraId="667CE172" w15:done="0"/>
  <w15:commentEx w15:paraId="1D616B5C" w15:done="1"/>
  <w15:commentEx w15:paraId="023564DC" w15:paraIdParent="1D616B5C" w15:done="1"/>
  <w15:commentEx w15:paraId="59DB4E26" w15:done="1"/>
  <w15:commentEx w15:paraId="27E8B64E" w15:paraIdParent="59DB4E26" w15:done="1"/>
  <w15:commentEx w15:paraId="38173963" w15:done="1"/>
  <w15:commentEx w15:paraId="14E11F25" w15:done="1"/>
  <w15:commentEx w15:paraId="5DA585A9" w15:done="1"/>
  <w15:commentEx w15:paraId="6AE6BB34" w15:paraIdParent="5DA585A9" w15:done="1"/>
  <w15:commentEx w15:paraId="61146D12" w15:done="1"/>
  <w15:commentEx w15:paraId="3F630714" w15:done="1"/>
  <w15:commentEx w15:paraId="6BCBB1CB" w15:paraIdParent="3F630714" w15:done="1"/>
  <w15:commentEx w15:paraId="3D05F900" w15:done="1"/>
  <w15:commentEx w15:paraId="488FB7EC" w15:paraIdParent="3D05F900" w15:done="1"/>
  <w15:commentEx w15:paraId="32D90958" w15:done="1"/>
  <w15:commentEx w15:paraId="4B484584" w15:paraIdParent="32D90958" w15:done="1"/>
  <w15:commentEx w15:paraId="309597B3" w15:done="1"/>
  <w15:commentEx w15:paraId="012F3A28" w15:paraIdParent="309597B3" w15:done="1"/>
  <w15:commentEx w15:paraId="2713E4D4" w15:done="1"/>
  <w15:commentEx w15:paraId="56B97919" w15:done="1"/>
  <w15:commentEx w15:paraId="2467A29A" w15:paraIdParent="56B97919" w15:done="1"/>
  <w15:commentEx w15:paraId="36D5C4B7" w15:done="1"/>
  <w15:commentEx w15:paraId="1F60DDF9" w15:paraIdParent="36D5C4B7" w15:done="1"/>
  <w15:commentEx w15:paraId="0ADDD92D" w15:done="1"/>
  <w15:commentEx w15:paraId="7BE15236" w15:paraIdParent="0ADDD92D" w15:done="1"/>
  <w15:commentEx w15:paraId="527428C3" w15:done="0"/>
  <w15:commentEx w15:paraId="40F1B3B9" w15:paraIdParent="527428C3" w15:done="0"/>
  <w15:commentEx w15:paraId="0588CBDE" w15:done="0"/>
  <w15:commentEx w15:paraId="493BF51E" w15:paraIdParent="0588CBDE" w15:done="0"/>
  <w15:commentEx w15:paraId="7E24CA47" w15:done="1"/>
  <w15:commentEx w15:paraId="03BC732D" w15:paraIdParent="7E24CA47" w15:done="1"/>
  <w15:commentEx w15:paraId="77C81A2F" w15:done="0"/>
  <w15:commentEx w15:paraId="240F99B4" w15:paraIdParent="77C81A2F" w15:done="0"/>
  <w15:commentEx w15:paraId="786407F0" w15:done="1"/>
  <w15:commentEx w15:paraId="2DCDE0CC" w15:paraIdParent="786407F0" w15:done="1"/>
  <w15:commentEx w15:paraId="34BC812E" w15:done="1"/>
  <w15:commentEx w15:paraId="25629CF9" w15:paraIdParent="34BC812E" w15:done="1"/>
  <w15:commentEx w15:paraId="4ED761DD" w15:done="1"/>
  <w15:commentEx w15:paraId="173DBAD2" w15:paraIdParent="4ED761DD" w15:done="1"/>
  <w15:commentEx w15:paraId="38FF791A" w15:paraIdParent="4ED761DD" w15:done="1"/>
  <w15:commentEx w15:paraId="01EF7305" w15:paraIdParent="4ED761DD" w15:done="1"/>
  <w15:commentEx w15:paraId="12BC8FAF" w15:paraIdParent="4ED761DD" w15:done="1"/>
  <w15:commentEx w15:paraId="4B99BC7C" w15:done="1"/>
  <w15:commentEx w15:paraId="0FFD3B60" w15:done="1"/>
  <w15:commentEx w15:paraId="5ACEB860" w15:paraIdParent="0FFD3B60" w15:done="1"/>
  <w15:commentEx w15:paraId="6BA4602F" w15:done="1"/>
  <w15:commentEx w15:paraId="159302DF" w15:paraIdParent="6BA4602F" w15:done="1"/>
  <w15:commentEx w15:paraId="3F2A9D10" w15:paraIdParent="6BA4602F" w15:done="1"/>
  <w15:commentEx w15:paraId="08CE0D04" w15:done="1"/>
  <w15:commentEx w15:paraId="1AE00801" w15:paraIdParent="08CE0D04" w15:done="1"/>
  <w15:commentEx w15:paraId="2DA2E40C" w15:done="0"/>
  <w15:commentEx w15:paraId="659C0C7A" w15:done="1"/>
  <w15:commentEx w15:paraId="49136FC8" w15:paraIdParent="659C0C7A" w15:done="1"/>
  <w15:commentEx w15:paraId="4D591316" w15:paraIdParent="659C0C7A" w15:done="1"/>
  <w15:commentEx w15:paraId="7A4287EB" w15:done="1"/>
  <w15:commentEx w15:paraId="6BA87C44" w15:paraIdParent="7A4287EB" w15:done="1"/>
  <w15:commentEx w15:paraId="4EAE7C59" w15:done="0"/>
  <w15:commentEx w15:paraId="1AE86306" w15:paraIdParent="4EAE7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B8" w16cex:dateUtc="2022-01-13T22:37:00Z"/>
  <w16cex:commentExtensible w16cex:durableId="25CDA01D" w16cex:dateUtc="2022-03-02T14:19:00Z"/>
  <w16cex:commentExtensible w16cex:durableId="2601A7AF" w16cex:dateUtc="2022-04-13T17:49:00Z"/>
  <w16cex:commentExtensible w16cex:durableId="2559DD02" w16cex:dateUtc="2021-12-07T12:15:00Z"/>
  <w16cex:commentExtensible w16cex:durableId="258691FE" w16cex:dateUtc="2022-01-06T21:37:00Z"/>
  <w16cex:commentExtensible w16cex:durableId="2523B731" w16cex:dateUtc="2021-10-27T18:32:00Z"/>
  <w16cex:commentExtensible w16cex:durableId="2559DBD4" w16cex:dateUtc="2021-12-07T12:10:00Z"/>
  <w16cex:commentExtensible w16cex:durableId="2566F0AC" w16cex:dateUtc="2021-12-17T10:19:00Z"/>
  <w16cex:commentExtensible w16cex:durableId="258AB599" w16cex:dateUtc="2022-01-13T22:28:00Z"/>
  <w16cex:commentExtensible w16cex:durableId="25D0D840" w16cex:dateUtc="2022-03-07T18:15:00Z"/>
  <w16cex:commentExtensible w16cex:durableId="258AB5C1" w16cex:dateUtc="2022-01-13T22:29:00Z"/>
  <w16cex:commentExtensible w16cex:durableId="25D0D839" w16cex:dateUtc="2022-03-07T18:15:00Z"/>
  <w16cex:commentExtensible w16cex:durableId="258AB5EE" w16cex:dateUtc="2022-01-13T22:30:00Z"/>
  <w16cex:commentExtensible w16cex:durableId="258AB626" w16cex:dateUtc="2022-01-13T22:31:00Z"/>
  <w16cex:commentExtensible w16cex:durableId="2601A8BB" w16cex:dateUtc="2022-04-13T17:53:00Z"/>
  <w16cex:commentExtensible w16cex:durableId="25CDA028" w16cex:dateUtc="2022-02-16T09:34:00Z"/>
  <w16cex:commentExtensible w16cex:durableId="25D0DBA0" w16cex:dateUtc="2022-03-07T18:29:00Z"/>
  <w16cex:commentExtensible w16cex:durableId="25CDA029" w16cex:dateUtc="2022-02-16T09:34:00Z"/>
  <w16cex:commentExtensible w16cex:durableId="25D0DBD6" w16cex:dateUtc="2022-03-07T18:30:00Z"/>
  <w16cex:commentExtensible w16cex:durableId="258AB6D5" w16cex:dateUtc="2022-01-13T22:33:00Z"/>
  <w16cex:commentExtensible w16cex:durableId="25D0DBCC" w16cex:dateUtc="2022-03-07T18:30:00Z"/>
  <w16cex:commentExtensible w16cex:durableId="258AB6F5" w16cex:dateUtc="2022-01-13T22:34:00Z"/>
  <w16cex:commentExtensible w16cex:durableId="25D0DC2C" w16cex:dateUtc="2022-03-07T18:31:00Z"/>
  <w16cex:commentExtensible w16cex:durableId="25CDA02F" w16cex:dateUtc="2022-02-16T09:37:00Z"/>
  <w16cex:commentExtensible w16cex:durableId="25D23B41" w16cex:dateUtc="2022-03-08T19:29:00Z"/>
  <w16cex:commentExtensible w16cex:durableId="2601A8DA" w16cex:dateUtc="2022-04-13T17:54: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CDA034" w16cex:dateUtc="2022-02-16T09:50:00Z"/>
  <w16cex:commentExtensible w16cex:durableId="25CDA038" w16cex:dateUtc="2022-02-16T10:47:00Z"/>
  <w16cex:commentExtensible w16cex:durableId="25D0DDA6" w16cex:dateUtc="2022-03-07T18:38:00Z"/>
  <w16cex:commentExtensible w16cex:durableId="258A9F22" w16cex:dateUtc="2022-01-13T20:52:00Z"/>
  <w16cex:commentExtensible w16cex:durableId="258AA00C" w16cex:dateUtc="2022-01-13T20:56:00Z"/>
  <w16cex:commentExtensible w16cex:durableId="25D0DE8F" w16cex:dateUtc="2022-03-07T18:42:00Z"/>
  <w16cex:commentExtensible w16cex:durableId="258A9FD4" w16cex:dateUtc="2022-01-13T20:55:00Z"/>
  <w16cex:commentExtensible w16cex:durableId="25D0DED8" w16cex:dateUtc="2022-03-07T18:43:00Z"/>
  <w16cex:commentExtensible w16cex:durableId="24D243DA" w16cex:dateUtc="2021-05-10T23:02:00Z"/>
  <w16cex:commentExtensible w16cex:durableId="24D33B6B" w16cex:dateUtc="2021-08-27T08:22:00Z"/>
  <w16cex:commentExtensible w16cex:durableId="2523C5EC" w16cex:dateUtc="2021-10-27T19:34:00Z"/>
  <w16cex:commentExtensible w16cex:durableId="24D243E1" w16cex:dateUtc="2021-05-10T23:28:00Z"/>
  <w16cex:commentExtensible w16cex:durableId="24D34693" w16cex:dateUtc="2021-08-27T09:10:00Z"/>
  <w16cex:commentExtensible w16cex:durableId="2561EF86" w16cex:dateUtc="2021-12-13T15:12:00Z"/>
  <w16cex:commentExtensible w16cex:durableId="25CDA048" w16cex:dateUtc="2022-02-16T13:02:00Z"/>
  <w16cex:commentExtensible w16cex:durableId="25E06029" w16cex:dateUtc="2022-03-19T12:59:00Z"/>
  <w16cex:commentExtensible w16cex:durableId="25CDA049" w16cex:dateUtc="2022-02-16T12:06:00Z"/>
  <w16cex:commentExtensible w16cex:durableId="25D0E101" w16cex:dateUtc="2022-03-07T18:52:00Z"/>
  <w16cex:commentExtensible w16cex:durableId="25CDA04A" w16cex:dateUtc="2022-03-02T14:43:00Z"/>
  <w16cex:commentExtensible w16cex:durableId="25D241B5" w16cex:dateUtc="2022-03-08T19:57:00Z"/>
  <w16cex:commentExtensible w16cex:durableId="25D2452A" w16cex:dateUtc="2022-03-08T20:12:00Z"/>
  <w16cex:commentExtensible w16cex:durableId="258AA236" w16cex:dateUtc="2022-01-13T21:05:00Z"/>
  <w16cex:commentExtensible w16cex:durableId="25D0E2C5" w16cex:dateUtc="2022-03-07T19:00:00Z"/>
  <w16cex:commentExtensible w16cex:durableId="25CDA050" w16cex:dateUtc="2022-03-03T07:50:00Z"/>
  <w16cex:commentExtensible w16cex:durableId="25D0E339" w16cex:dateUtc="2022-03-07T19:02:00Z"/>
  <w16cex:commentExtensible w16cex:durableId="25D0E613" w16cex:dateUtc="2022-01-13T21:09:00Z"/>
  <w16cex:commentExtensible w16cex:durableId="25D0E69B" w16cex:dateUtc="2022-03-07T19:16:00Z"/>
  <w16cex:commentExtensible w16cex:durableId="2561E4B2" w16cex:dateUtc="2021-11-30T00:48:00Z"/>
  <w16cex:commentExtensible w16cex:durableId="2561E4B0" w16cex:dateUtc="2021-11-30T01:15:00Z"/>
  <w16cex:commentExtensible w16cex:durableId="2561E4AF" w16cex:dateUtc="2021-12-07T13:55:00Z"/>
  <w16cex:commentExtensible w16cex:durableId="25D0E703" w16cex:dateUtc="2022-03-07T19:18:00Z"/>
  <w16cex:commentExtensible w16cex:durableId="258AA44D" w16cex:dateUtc="2022-01-13T21:14:00Z"/>
  <w16cex:commentExtensible w16cex:durableId="25D0E88B" w16cex:dateUtc="2022-03-07T19:24:00Z"/>
  <w16cex:commentExtensible w16cex:durableId="258AA47B" w16cex:dateUtc="2022-01-13T21:15:00Z"/>
  <w16cex:commentExtensible w16cex:durableId="25D0E81A" w16cex:dateUtc="2022-03-07T19:22:00Z"/>
  <w16cex:commentExtensible w16cex:durableId="25CDA063" w16cex:dateUtc="2022-02-16T12:52:00Z"/>
  <w16cex:commentExtensible w16cex:durableId="25D241F0" w16cex:dateUtc="2022-03-08T19:58:00Z"/>
  <w16cex:commentExtensible w16cex:durableId="25D242F5" w16cex:dateUtc="2022-03-08T20:02:00Z"/>
  <w16cex:commentExtensible w16cex:durableId="25CDA065" w16cex:dateUtc="2022-02-16T12:19:00Z"/>
  <w16cex:commentExtensible w16cex:durableId="25D0F931" w16cex:dateUtc="2022-03-07T20:35:00Z"/>
  <w16cex:commentExtensible w16cex:durableId="25D0FB32" w16cex:dateUtc="2022-03-07T20:44:00Z"/>
  <w16cex:commentExtensible w16cex:durableId="2559F075" w16cex:dateUtc="2021-12-07T13:38:00Z"/>
  <w16cex:commentExtensible w16cex:durableId="25CDA06F" w16cex:dateUtc="2022-02-16T12:43:00Z"/>
  <w16cex:commentExtensible w16cex:durableId="25D0FBD7" w16cex:dateUtc="2022-03-07T20:47:00Z"/>
  <w16cex:commentExtensible w16cex:durableId="25CDA070" w16cex:dateUtc="2022-02-16T12:40:00Z"/>
  <w16cex:commentExtensible w16cex:durableId="25D2435E" w16cex:dateUtc="2022-03-08T20:04:00Z"/>
  <w16cex:commentExtensible w16cex:durableId="25646BC8" w16cex:dateUtc="2021-12-15T12:27:00Z"/>
  <w16cex:commentExtensible w16cex:durableId="258AA859" w16cex:dateUtc="2022-01-13T21:32:00Z"/>
  <w16cex:commentExtensible w16cex:durableId="258AA8FE" w16cex:dateUtc="2022-01-13T21:34:00Z"/>
  <w16cex:commentExtensible w16cex:durableId="25D0FC97" w16cex:dateUtc="2022-03-07T20:50:00Z"/>
  <w16cex:commentExtensible w16cex:durableId="25CDA059" w16cex:dateUtc="2022-02-16T12:48:00Z"/>
  <w16cex:commentExtensible w16cex:durableId="25D0E8F8" w16cex:dateUtc="2022-03-07T19:26:00Z"/>
  <w16cex:commentExtensible w16cex:durableId="258AA48F" w16cex:dateUtc="2022-01-13T21:15:00Z"/>
  <w16cex:commentExtensible w16cex:durableId="25D0E9BF" w16cex:dateUtc="2022-03-07T19:29:00Z"/>
  <w16cex:commentExtensible w16cex:durableId="2561E4AC" w16cex:dateUtc="2021-10-11T14:30:00Z"/>
  <w16cex:commentExtensible w16cex:durableId="2561E4AB" w16cex:dateUtc="2021-10-27T18:45:00Z"/>
  <w16cex:commentExtensible w16cex:durableId="2562DAA8" w16cex:dateUtc="2021-12-14T07:56:00Z"/>
  <w16cex:commentExtensible w16cex:durableId="258AA56F" w16cex:dateUtc="2022-01-13T21:19:00Z"/>
  <w16cex:commentExtensible w16cex:durableId="2523C733" w16cex:dateUtc="2021-10-27T19:40:00Z"/>
  <w16cex:commentExtensible w16cex:durableId="2562DB52" w16cex:dateUtc="2021-12-14T07:58:00Z"/>
  <w16cex:commentExtensible w16cex:durableId="258AAA1D" w16cex:dateUtc="2022-01-13T21:39:00Z"/>
  <w16cex:commentExtensible w16cex:durableId="25CDA07A" w16cex:dateUtc="2022-03-02T15:58:00Z"/>
  <w16cex:commentExtensible w16cex:durableId="25CDA07B" w16cex:dateUtc="2022-03-02T16:00:00Z"/>
  <w16cex:commentExtensible w16cex:durableId="25E06109" w16cex:dateUtc="2022-03-19T13:02:00Z"/>
  <w16cex:commentExtensible w16cex:durableId="25D1021A" w16cex:dateUtc="2022-03-07T21:13:00Z"/>
  <w16cex:commentExtensible w16cex:durableId="2564AAD1" w16cex:dateUtc="2021-12-15T16:56:00Z"/>
  <w16cex:commentExtensible w16cex:durableId="25CDA085" w16cex:dateUtc="2022-03-03T11:23:00Z"/>
  <w16cex:commentExtensible w16cex:durableId="258AAC16" w16cex:dateUtc="2022-01-13T21:48:00Z"/>
  <w16cex:commentExtensible w16cex:durableId="25E06166" w16cex:dateUtc="2022-03-19T13:04:00Z"/>
  <w16cex:commentExtensible w16cex:durableId="25CDA088" w16cex:dateUtc="2022-03-04T08:19:00Z"/>
  <w16cex:commentExtensible w16cex:durableId="25F1717E" w16cex:dateUtc="2022-04-01T10:41:00Z"/>
  <w16cex:commentExtensible w16cex:durableId="25D1034D" w16cex:dateUtc="2022-03-07T21:18:00Z"/>
  <w16cex:commentExtensible w16cex:durableId="25F872E3" w16cex:dateUtc="2022-03-03T08:19:00Z"/>
  <w16cex:commentExtensible w16cex:durableId="25F872E2" w16cex:dateUtc="2022-04-01T10:42:00Z"/>
  <w16cex:commentExtensible w16cex:durableId="25CDA089" w16cex:dateUtc="2022-03-03T08:16:00Z"/>
  <w16cex:commentExtensible w16cex:durableId="25D10442" w16cex:dateUtc="2022-03-07T21:22:00Z"/>
  <w16cex:commentExtensible w16cex:durableId="258AB0DE" w16cex:dateUtc="2022-01-13T22:08:00Z"/>
  <w16cex:commentExtensible w16cex:durableId="25D104DE" w16cex:dateUtc="2022-03-07T21:25:00Z"/>
  <w16cex:commentExtensible w16cex:durableId="25CDA08C" w16cex:dateUtc="2022-03-04T10:23:00Z"/>
  <w16cex:commentExtensible w16cex:durableId="25E061A9" w16cex:dateUtc="2022-03-19T13:05:00Z"/>
  <w16cex:commentExtensible w16cex:durableId="2432A9A8" w16cex:dateUtc="2021-04-27T13:18:00Z"/>
  <w16cex:commentExtensible w16cex:durableId="24D243F8" w16cex:dateUtc="2021-06-08T19:04:00Z"/>
  <w16cex:commentExtensible w16cex:durableId="2565CA43" w16cex:dateUtc="2021-12-16T13:22:00Z"/>
  <w16cex:commentExtensible w16cex:durableId="25869232" w16cex:dateUtc="2022-01-04T18:45:00Z"/>
  <w16cex:commentExtensible w16cex:durableId="25F8745E" w16cex:dateUtc="2022-04-06T18:19:00Z"/>
  <w16cex:commentExtensible w16cex:durableId="2564AE86" w16cex:dateUtc="2021-12-15T17:12:00Z"/>
  <w16cex:commentExtensible w16cex:durableId="258AB1C1" w16cex:dateUtc="2022-01-13T22:12:00Z"/>
  <w16cex:commentExtensible w16cex:durableId="25CDA098" w16cex:dateUtc="2022-03-02T07:57:00Z"/>
  <w16cex:commentExtensible w16cex:durableId="25D10604" w16cex:dateUtc="2022-03-07T21:30:00Z"/>
  <w16cex:commentExtensible w16cex:durableId="258AB23A" w16cex:dateUtc="2022-01-13T22:14:00Z"/>
  <w16cex:commentExtensible w16cex:durableId="25D10638" w16cex:dateUtc="2022-03-07T21:31:00Z"/>
  <w16cex:commentExtensible w16cex:durableId="25CDA09B" w16cex:dateUtc="2022-03-04T11:19:00Z"/>
  <w16cex:commentExtensible w16cex:durableId="25F171FD" w16cex:dateUtc="2022-04-01T10:43:00Z"/>
  <w16cex:commentExtensible w16cex:durableId="2601A9CB" w16cex:dateUtc="2022-04-13T17:58:00Z"/>
  <w16cex:commentExtensible w16cex:durableId="24D24410" w16cex:dateUtc="2021-07-02T19:24:00Z"/>
  <w16cex:commentExtensible w16cex:durableId="24D32E01" w16cex:dateUtc="2021-08-27T07:25:00Z"/>
  <w16cex:commentExtensible w16cex:durableId="25CDA09F" w16cex:dateUtc="2022-03-04T11:27:00Z"/>
  <w16cex:commentExtensible w16cex:durableId="25F935F4" w16cex:dateUtc="2022-04-07T08:05:00Z"/>
  <w16cex:commentExtensible w16cex:durableId="260179EE" w16cex:dateUtc="2022-03-02T13:56:00Z"/>
  <w16cex:commentExtensible w16cex:durableId="26017D99" w16cex:dateUtc="2021-12-20T15:00:00Z"/>
  <w16cex:commentExtensible w16cex:durableId="25CDA0AC" w16cex:dateUtc="2022-03-04T13:31:00Z"/>
  <w16cex:commentExtensible w16cex:durableId="25D10881" w16cex:dateUtc="2022-03-07T21:41:00Z"/>
  <w16cex:commentExtensible w16cex:durableId="25F92BA7" w16cex:dateUtc="2022-04-07T07:21:00Z"/>
  <w16cex:commentExtensible w16cex:durableId="254F8812" w16cex:dateUtc="2021-11-30T01:10:00Z"/>
  <w16cex:commentExtensible w16cex:durableId="25D10870" w16cex:dateUtc="2022-03-07T21:40:00Z"/>
  <w16cex:commentExtensible w16cex:durableId="25CDA0AF" w16cex:dateUtc="2022-03-04T13:17:00Z"/>
  <w16cex:commentExtensible w16cex:durableId="25F170B5" w16cex:dateUtc="2022-04-01T10:38:00Z"/>
  <w16cex:commentExtensible w16cex:durableId="24D243E8" w16cex:dateUtc="2021-05-11T00:15:00Z"/>
  <w16cex:commentExtensible w16cex:durableId="24D24856" w16cex:dateUtc="2021-08-26T15:05:00Z"/>
  <w16cex:commentExtensible w16cex:durableId="25CDA0B3" w16cex:dateUtc="2022-03-04T13:44:00Z"/>
  <w16cex:commentExtensible w16cex:durableId="25E02DC3" w16cex:dateUtc="2022-03-19T09:24:00Z"/>
  <w16cex:commentExtensible w16cex:durableId="2523C201" w16cex:dateUtc="2021-10-27T19:18:00Z"/>
  <w16cex:commentExtensible w16cex:durableId="255C4080" w16cex:dateUtc="2021-10-27T18:49:00Z"/>
  <w16cex:commentExtensible w16cex:durableId="255C407F" w16cex:dateUtc="2021-12-09T07:28:00Z"/>
  <w16cex:commentExtensible w16cex:durableId="25CDA0B6" w16cex:dateUtc="2022-03-04T13:48:00Z"/>
  <w16cex:commentExtensible w16cex:durableId="25D109A7" w16cex:dateUtc="2022-03-07T21:45:00Z"/>
  <w16cex:commentExtensible w16cex:durableId="2523BADF" w16cex:dateUtc="2021-10-27T18:47:00Z"/>
  <w16cex:commentExtensible w16cex:durableId="2562E110" w16cex:dateUtc="2021-12-14T08:23:00Z"/>
  <w16cex:commentExtensible w16cex:durableId="2523BEC2" w16cex:dateUtc="2021-10-27T19:04:00Z"/>
  <w16cex:commentExtensible w16cex:durableId="255C3933" w16cex:dateUtc="2021-12-09T07:13:00Z"/>
  <w16cex:commentExtensible w16cex:durableId="25CDA0C1" w16cex:dateUtc="2022-03-04T13:54:00Z"/>
  <w16cex:commentExtensible w16cex:durableId="25E026FF" w16cex:dateUtc="2022-03-19T08:55:00Z"/>
  <w16cex:commentExtensible w16cex:durableId="2523BB2F" w16cex:dateUtc="2021-10-27T18:49:00Z"/>
  <w16cex:commentExtensible w16cex:durableId="255C3C97" w16cex:dateUtc="2021-12-09T07:28:00Z"/>
  <w16cex:commentExtensible w16cex:durableId="25869251" w16cex:dateUtc="2022-01-06T20:44:00Z"/>
  <w16cex:commentExtensible w16cex:durableId="25E02E14" w16cex:dateUtc="2022-03-19T09:25:00Z"/>
  <w16cex:commentExtensible w16cex:durableId="25CDA0C5" w16cex:dateUtc="2022-03-04T13:53:00Z"/>
  <w16cex:commentExtensible w16cex:durableId="25E02E38" w16cex:dateUtc="2022-03-19T09:26:00Z"/>
  <w16cex:commentExtensible w16cex:durableId="258AAD0E" w16cex:dateUtc="2022-01-13T21:52:00Z"/>
  <w16cex:commentExtensible w16cex:durableId="25E02E45" w16cex:dateUtc="2022-03-19T09:26:00Z"/>
  <w16cex:commentExtensible w16cex:durableId="2523C0AD" w16cex:dateUtc="2021-10-27T19:12:00Z"/>
  <w16cex:commentExtensible w16cex:durableId="2562E397" w16cex:dateUtc="2021-12-14T08:34:00Z"/>
  <w16cex:commentExtensible w16cex:durableId="25869254" w16cex:dateUtc="2022-01-06T22:32:00Z"/>
  <w16cex:commentExtensible w16cex:durableId="258AAD40" w16cex:dateUtc="2022-01-13T21:53:00Z"/>
  <w16cex:commentExtensible w16cex:durableId="25E02F10" w16cex:dateUtc="2022-03-19T09:29:00Z"/>
  <w16cex:commentExtensible w16cex:durableId="2562E206" w16cex:dateUtc="2021-12-14T08:27:00Z"/>
  <w16cex:commentExtensible w16cex:durableId="258AAC9E" w16cex:dateUtc="2022-01-13T21:50:00Z"/>
  <w16cex:commentExtensible w16cex:durableId="25E02FEC" w16cex:dateUtc="2022-03-19T09:33:00Z"/>
  <w16cex:commentExtensible w16cex:durableId="25869256" w16cex:dateUtc="2022-01-06T21:16:00Z"/>
  <w16cex:commentExtensible w16cex:durableId="258AADD6" w16cex:dateUtc="2022-01-13T21:55:00Z"/>
  <w16cex:commentExtensible w16cex:durableId="25E03028" w16cex:dateUtc="2022-03-19T09:34:00Z"/>
  <w16cex:commentExtensible w16cex:durableId="25CDA0CF" w16cex:dateUtc="2022-03-04T13:57:00Z"/>
  <w16cex:commentExtensible w16cex:durableId="25DED53A" w16cex:dateUtc="2022-03-18T08:54:00Z"/>
  <w16cex:commentExtensible w16cex:durableId="25E02B11" w16cex:dateUtc="2022-03-19T09:12:00Z"/>
  <w16cex:commentExtensible w16cex:durableId="2523B891" w16cex:dateUtc="2021-10-27T18:37:00Z"/>
  <w16cex:commentExtensible w16cex:durableId="2562E40A" w16cex:dateUtc="2021-12-14T08:36:00Z"/>
  <w16cex:commentExtensible w16cex:durableId="258AAE22" w16cex:dateUtc="2022-01-13T21:56:00Z"/>
  <w16cex:commentExtensible w16cex:durableId="2523B8B0" w16cex:dateUtc="2021-10-27T18:38:00Z"/>
  <w16cex:commentExtensible w16cex:durableId="2562E419" w16cex:dateUtc="2021-12-14T08:36:00Z"/>
  <w16cex:commentExtensible w16cex:durableId="258AAF4C" w16cex:dateUtc="2022-01-13T22:01:00Z"/>
  <w16cex:commentExtensible w16cex:durableId="25DED314" w16cex:dateUtc="2022-03-18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9B94EC" w16cid:durableId="258AB7B8"/>
  <w16cid:commentId w16cid:paraId="32BF61B6" w16cid:durableId="25CDA01D"/>
  <w16cid:commentId w16cid:paraId="10BD041E" w16cid:durableId="2601A7AF"/>
  <w16cid:commentId w16cid:paraId="2D31B17F" w16cid:durableId="2559DD02"/>
  <w16cid:commentId w16cid:paraId="0AA0C460" w16cid:durableId="258691FE"/>
  <w16cid:commentId w16cid:paraId="48DFDE91" w16cid:durableId="2523B731"/>
  <w16cid:commentId w16cid:paraId="01CE47FC" w16cid:durableId="2559DBD4"/>
  <w16cid:commentId w16cid:paraId="7F3862A8" w16cid:durableId="2566F0AC"/>
  <w16cid:commentId w16cid:paraId="409D7F7E" w16cid:durableId="258AB599"/>
  <w16cid:commentId w16cid:paraId="2E36758D" w16cid:durableId="25D0D840"/>
  <w16cid:commentId w16cid:paraId="0D8C4B74" w16cid:durableId="258AB5C1"/>
  <w16cid:commentId w16cid:paraId="50DE546D" w16cid:durableId="25D0D839"/>
  <w16cid:commentId w16cid:paraId="18A731E3" w16cid:durableId="258AB5EE"/>
  <w16cid:commentId w16cid:paraId="0A511CAF" w16cid:durableId="258AB626"/>
  <w16cid:commentId w16cid:paraId="494788E2" w16cid:durableId="2601A8BB"/>
  <w16cid:commentId w16cid:paraId="122FCB68" w16cid:durableId="25CDA028"/>
  <w16cid:commentId w16cid:paraId="626D237C" w16cid:durableId="25D0DBA0"/>
  <w16cid:commentId w16cid:paraId="439C1A15" w16cid:durableId="25CDA029"/>
  <w16cid:commentId w16cid:paraId="456C2018" w16cid:durableId="25D0DBD6"/>
  <w16cid:commentId w16cid:paraId="73F2A46E" w16cid:durableId="258AB6D5"/>
  <w16cid:commentId w16cid:paraId="6ADFB0B3" w16cid:durableId="25D0DBCC"/>
  <w16cid:commentId w16cid:paraId="15791792" w16cid:durableId="258AB6F5"/>
  <w16cid:commentId w16cid:paraId="349D287B" w16cid:durableId="25D0DC2C"/>
  <w16cid:commentId w16cid:paraId="2D112D83" w16cid:durableId="25CDA02F"/>
  <w16cid:commentId w16cid:paraId="0CA9F633" w16cid:durableId="25D23B41"/>
  <w16cid:commentId w16cid:paraId="0F2D9513" w16cid:durableId="2601A8DA"/>
  <w16cid:commentId w16cid:paraId="26CD85E6" w16cid:durableId="24D243D6"/>
  <w16cid:commentId w16cid:paraId="6A4D0557" w16cid:durableId="250EBDB6"/>
  <w16cid:commentId w16cid:paraId="15DA201B" w16cid:durableId="2559E0C0"/>
  <w16cid:commentId w16cid:paraId="703C75C5" w16cid:durableId="2564352F"/>
  <w16cid:commentId w16cid:paraId="74DF84BE" w16cid:durableId="25CDA034"/>
  <w16cid:commentId w16cid:paraId="5F0B9861" w16cid:durableId="25CDA038"/>
  <w16cid:commentId w16cid:paraId="5CC5A31F" w16cid:durableId="25D0DDA6"/>
  <w16cid:commentId w16cid:paraId="2799EAC6" w16cid:durableId="258A9F22"/>
  <w16cid:commentId w16cid:paraId="16AEB0B5" w16cid:durableId="258AA00C"/>
  <w16cid:commentId w16cid:paraId="61F866A7" w16cid:durableId="25D0DE8F"/>
  <w16cid:commentId w16cid:paraId="078B683E" w16cid:durableId="258A9FD4"/>
  <w16cid:commentId w16cid:paraId="207FEB22" w16cid:durableId="25D0DED8"/>
  <w16cid:commentId w16cid:paraId="4642C554" w16cid:durableId="24D243DA"/>
  <w16cid:commentId w16cid:paraId="5EEAB3A5" w16cid:durableId="24D33B6B"/>
  <w16cid:commentId w16cid:paraId="0DF635D5" w16cid:durableId="2523C5EC"/>
  <w16cid:commentId w16cid:paraId="0326FE38" w16cid:durableId="24D243E1"/>
  <w16cid:commentId w16cid:paraId="3958DE16" w16cid:durableId="24D34693"/>
  <w16cid:commentId w16cid:paraId="578E9E84" w16cid:durableId="2561EF86"/>
  <w16cid:commentId w16cid:paraId="3B5255C0" w16cid:durableId="25CDA048"/>
  <w16cid:commentId w16cid:paraId="3547585E" w16cid:durableId="25E06029"/>
  <w16cid:commentId w16cid:paraId="6F1E13C7" w16cid:durableId="25CDA049"/>
  <w16cid:commentId w16cid:paraId="5793E6E7" w16cid:durableId="25D0E101"/>
  <w16cid:commentId w16cid:paraId="7B78A026" w16cid:durableId="25CDA04A"/>
  <w16cid:commentId w16cid:paraId="2AD58402" w16cid:durableId="25D241B5"/>
  <w16cid:commentId w16cid:paraId="582A3741" w16cid:durableId="25D2452A"/>
  <w16cid:commentId w16cid:paraId="6BD097E6" w16cid:durableId="258AA236"/>
  <w16cid:commentId w16cid:paraId="742B6569" w16cid:durableId="25D0E2C5"/>
  <w16cid:commentId w16cid:paraId="3A608E81" w16cid:durableId="25CDA050"/>
  <w16cid:commentId w16cid:paraId="1D7B91B3" w16cid:durableId="25D0E339"/>
  <w16cid:commentId w16cid:paraId="3D6AC684" w16cid:durableId="25D0E613"/>
  <w16cid:commentId w16cid:paraId="1B2069EE" w16cid:durableId="25D0E69B"/>
  <w16cid:commentId w16cid:paraId="324FCD54" w16cid:durableId="2561E4B2"/>
  <w16cid:commentId w16cid:paraId="14EB3CE9" w16cid:durableId="2561E4B0"/>
  <w16cid:commentId w16cid:paraId="1F8C7211" w16cid:durableId="2561E4AF"/>
  <w16cid:commentId w16cid:paraId="2A632C93" w16cid:durableId="25D0E703"/>
  <w16cid:commentId w16cid:paraId="77E11DEE" w16cid:durableId="258AA44D"/>
  <w16cid:commentId w16cid:paraId="37D8373B" w16cid:durableId="25D0E88B"/>
  <w16cid:commentId w16cid:paraId="4D8CAB13" w16cid:durableId="258AA47B"/>
  <w16cid:commentId w16cid:paraId="6B888B5F" w16cid:durableId="25D0E81A"/>
  <w16cid:commentId w16cid:paraId="16E266A7" w16cid:durableId="25CDA063"/>
  <w16cid:commentId w16cid:paraId="51A95A38" w16cid:durableId="25D241F0"/>
  <w16cid:commentId w16cid:paraId="652A66A6" w16cid:durableId="25D242F5"/>
  <w16cid:commentId w16cid:paraId="54CAE0E2" w16cid:durableId="25CDA065"/>
  <w16cid:commentId w16cid:paraId="34628009" w16cid:durableId="25D0F931"/>
  <w16cid:commentId w16cid:paraId="6B844FA2" w16cid:durableId="25D0FB32"/>
  <w16cid:commentId w16cid:paraId="5192C3DF" w16cid:durableId="2559F075"/>
  <w16cid:commentId w16cid:paraId="7B849ADE" w16cid:durableId="25CDA06F"/>
  <w16cid:commentId w16cid:paraId="1595561A" w16cid:durableId="25D0FBD7"/>
  <w16cid:commentId w16cid:paraId="21987740" w16cid:durableId="25CDA070"/>
  <w16cid:commentId w16cid:paraId="3747EDAA" w16cid:durableId="25D2435E"/>
  <w16cid:commentId w16cid:paraId="028669DC" w16cid:durableId="25646BC8"/>
  <w16cid:commentId w16cid:paraId="26F6AA98" w16cid:durableId="258AA859"/>
  <w16cid:commentId w16cid:paraId="6F13CB4A" w16cid:durableId="258AA8FE"/>
  <w16cid:commentId w16cid:paraId="5CCD7E72" w16cid:durableId="25D0FC97"/>
  <w16cid:commentId w16cid:paraId="5696E11B" w16cid:durableId="25CDA059"/>
  <w16cid:commentId w16cid:paraId="7546BE38" w16cid:durableId="25D0E8F8"/>
  <w16cid:commentId w16cid:paraId="35FC5C63" w16cid:durableId="258AA48F"/>
  <w16cid:commentId w16cid:paraId="2D710720" w16cid:durableId="25D0E9BF"/>
  <w16cid:commentId w16cid:paraId="642B2333" w16cid:durableId="2561E4AC"/>
  <w16cid:commentId w16cid:paraId="65F24DCA" w16cid:durableId="2561E4AB"/>
  <w16cid:commentId w16cid:paraId="1B9F3EAA" w16cid:durableId="2562DAA8"/>
  <w16cid:commentId w16cid:paraId="4733B209" w16cid:durableId="258AA56F"/>
  <w16cid:commentId w16cid:paraId="56802AC8" w16cid:durableId="2523C733"/>
  <w16cid:commentId w16cid:paraId="7E6E2BC0" w16cid:durableId="2562DB52"/>
  <w16cid:commentId w16cid:paraId="71E06056" w16cid:durableId="258AAA1D"/>
  <w16cid:commentId w16cid:paraId="7A90E1A4" w16cid:durableId="25CDA07A"/>
  <w16cid:commentId w16cid:paraId="3A3CD96A" w16cid:durableId="25CDA07B"/>
  <w16cid:commentId w16cid:paraId="730E44FF" w16cid:durableId="25E06109"/>
  <w16cid:commentId w16cid:paraId="14296E6B" w16cid:durableId="25D1021A"/>
  <w16cid:commentId w16cid:paraId="2358645C" w16cid:durableId="2564AAD1"/>
  <w16cid:commentId w16cid:paraId="424DDB6C" w16cid:durableId="25CDA085"/>
  <w16cid:commentId w16cid:paraId="192764C0" w16cid:durableId="258AAC16"/>
  <w16cid:commentId w16cid:paraId="6D0FBD6A" w16cid:durableId="25E06166"/>
  <w16cid:commentId w16cid:paraId="7C0B755F" w16cid:durableId="25CDA088"/>
  <w16cid:commentId w16cid:paraId="5454FEDF" w16cid:durableId="25F1717E"/>
  <w16cid:commentId w16cid:paraId="26F7B260" w16cid:durableId="25D1034D"/>
  <w16cid:commentId w16cid:paraId="16F7D125" w16cid:durableId="25F872E3"/>
  <w16cid:commentId w16cid:paraId="3C1F2BEB" w16cid:durableId="25F872E2"/>
  <w16cid:commentId w16cid:paraId="1CE43A3A" w16cid:durableId="25CDA089"/>
  <w16cid:commentId w16cid:paraId="40DF9280" w16cid:durableId="25D10442"/>
  <w16cid:commentId w16cid:paraId="22091E6E" w16cid:durableId="258AB0DE"/>
  <w16cid:commentId w16cid:paraId="5E364CF4" w16cid:durableId="25D104DE"/>
  <w16cid:commentId w16cid:paraId="1822E2BA" w16cid:durableId="25CDA08C"/>
  <w16cid:commentId w16cid:paraId="16C32748" w16cid:durableId="25E061A9"/>
  <w16cid:commentId w16cid:paraId="14B9A6E1" w16cid:durableId="2432A9A8"/>
  <w16cid:commentId w16cid:paraId="23AC86B2" w16cid:durableId="24D243F8"/>
  <w16cid:commentId w16cid:paraId="1FB4B106" w16cid:durableId="2565CA43"/>
  <w16cid:commentId w16cid:paraId="41BD79C0" w16cid:durableId="25869232"/>
  <w16cid:commentId w16cid:paraId="230EE9EE" w16cid:durableId="25F8745E"/>
  <w16cid:commentId w16cid:paraId="0862A886" w16cid:durableId="2564AE86"/>
  <w16cid:commentId w16cid:paraId="2AD50F22" w16cid:durableId="258AB1C1"/>
  <w16cid:commentId w16cid:paraId="39558916" w16cid:durableId="25CDA098"/>
  <w16cid:commentId w16cid:paraId="6BE3ADC2" w16cid:durableId="25D10604"/>
  <w16cid:commentId w16cid:paraId="3F7B656A" w16cid:durableId="258AB23A"/>
  <w16cid:commentId w16cid:paraId="5A606153" w16cid:durableId="25D10638"/>
  <w16cid:commentId w16cid:paraId="41E85484" w16cid:durableId="25CDA09B"/>
  <w16cid:commentId w16cid:paraId="6FB11F35" w16cid:durableId="25F171FD"/>
  <w16cid:commentId w16cid:paraId="667CE172" w16cid:durableId="2601A9CB"/>
  <w16cid:commentId w16cid:paraId="1D616B5C" w16cid:durableId="24D24410"/>
  <w16cid:commentId w16cid:paraId="023564DC" w16cid:durableId="24D32E01"/>
  <w16cid:commentId w16cid:paraId="59DB4E26" w16cid:durableId="25CDA09F"/>
  <w16cid:commentId w16cid:paraId="27E8B64E" w16cid:durableId="25F935F4"/>
  <w16cid:commentId w16cid:paraId="38173963" w16cid:durableId="260179EE"/>
  <w16cid:commentId w16cid:paraId="14E11F25" w16cid:durableId="26017D99"/>
  <w16cid:commentId w16cid:paraId="5DA585A9" w16cid:durableId="25CDA0AC"/>
  <w16cid:commentId w16cid:paraId="6AE6BB34" w16cid:durableId="25D10881"/>
  <w16cid:commentId w16cid:paraId="61146D12" w16cid:durableId="25F92BA7"/>
  <w16cid:commentId w16cid:paraId="3F630714" w16cid:durableId="254F8812"/>
  <w16cid:commentId w16cid:paraId="6BCBB1CB" w16cid:durableId="25D10870"/>
  <w16cid:commentId w16cid:paraId="3D05F900" w16cid:durableId="25CDA0AF"/>
  <w16cid:commentId w16cid:paraId="488FB7EC" w16cid:durableId="25F170B5"/>
  <w16cid:commentId w16cid:paraId="32D90958" w16cid:durableId="24D243E8"/>
  <w16cid:commentId w16cid:paraId="4B484584" w16cid:durableId="24D24856"/>
  <w16cid:commentId w16cid:paraId="309597B3" w16cid:durableId="25CDA0B3"/>
  <w16cid:commentId w16cid:paraId="012F3A28" w16cid:durableId="25E02DC3"/>
  <w16cid:commentId w16cid:paraId="2713E4D4" w16cid:durableId="2523C201"/>
  <w16cid:commentId w16cid:paraId="56B97919" w16cid:durableId="255C4080"/>
  <w16cid:commentId w16cid:paraId="2467A29A" w16cid:durableId="255C407F"/>
  <w16cid:commentId w16cid:paraId="36D5C4B7" w16cid:durableId="25CDA0B6"/>
  <w16cid:commentId w16cid:paraId="1F60DDF9" w16cid:durableId="25D109A7"/>
  <w16cid:commentId w16cid:paraId="0ADDD92D" w16cid:durableId="2523BADF"/>
  <w16cid:commentId w16cid:paraId="7BE15236" w16cid:durableId="2562E110"/>
  <w16cid:commentId w16cid:paraId="527428C3" w16cid:durableId="2523BEC2"/>
  <w16cid:commentId w16cid:paraId="40F1B3B9" w16cid:durableId="255C3933"/>
  <w16cid:commentId w16cid:paraId="0588CBDE" w16cid:durableId="25CDA0C1"/>
  <w16cid:commentId w16cid:paraId="493BF51E" w16cid:durableId="25E026FF"/>
  <w16cid:commentId w16cid:paraId="7E24CA47" w16cid:durableId="2523BB2F"/>
  <w16cid:commentId w16cid:paraId="03BC732D" w16cid:durableId="255C3C97"/>
  <w16cid:commentId w16cid:paraId="77C81A2F" w16cid:durableId="25869251"/>
  <w16cid:commentId w16cid:paraId="240F99B4" w16cid:durableId="25E02E14"/>
  <w16cid:commentId w16cid:paraId="786407F0" w16cid:durableId="25CDA0C5"/>
  <w16cid:commentId w16cid:paraId="2DCDE0CC" w16cid:durableId="25E02E38"/>
  <w16cid:commentId w16cid:paraId="34BC812E" w16cid:durableId="258AAD0E"/>
  <w16cid:commentId w16cid:paraId="25629CF9" w16cid:durableId="25E02E45"/>
  <w16cid:commentId w16cid:paraId="4ED761DD" w16cid:durableId="2523C0AD"/>
  <w16cid:commentId w16cid:paraId="173DBAD2" w16cid:durableId="2562E397"/>
  <w16cid:commentId w16cid:paraId="38FF791A" w16cid:durableId="25869254"/>
  <w16cid:commentId w16cid:paraId="01EF7305" w16cid:durableId="258AAD40"/>
  <w16cid:commentId w16cid:paraId="12BC8FAF" w16cid:durableId="25E02F10"/>
  <w16cid:commentId w16cid:paraId="4B99BC7C" w16cid:durableId="2562E206"/>
  <w16cid:commentId w16cid:paraId="0FFD3B60" w16cid:durableId="258AAC9E"/>
  <w16cid:commentId w16cid:paraId="5ACEB860" w16cid:durableId="25E02FEC"/>
  <w16cid:commentId w16cid:paraId="6BA4602F" w16cid:durableId="25869256"/>
  <w16cid:commentId w16cid:paraId="159302DF" w16cid:durableId="258AADD6"/>
  <w16cid:commentId w16cid:paraId="3F2A9D10" w16cid:durableId="25E03028"/>
  <w16cid:commentId w16cid:paraId="08CE0D04" w16cid:durableId="25CDA0CF"/>
  <w16cid:commentId w16cid:paraId="1AE00801" w16cid:durableId="25DED53A"/>
  <w16cid:commentId w16cid:paraId="2DA2E40C" w16cid:durableId="25E02B11"/>
  <w16cid:commentId w16cid:paraId="659C0C7A" w16cid:durableId="2523B891"/>
  <w16cid:commentId w16cid:paraId="49136FC8" w16cid:durableId="2562E40A"/>
  <w16cid:commentId w16cid:paraId="4D591316" w16cid:durableId="258AAE22"/>
  <w16cid:commentId w16cid:paraId="7A4287EB" w16cid:durableId="2523B8B0"/>
  <w16cid:commentId w16cid:paraId="6BA87C44" w16cid:durableId="2562E419"/>
  <w16cid:commentId w16cid:paraId="4EAE7C59" w16cid:durableId="258AAF4C"/>
  <w16cid:commentId w16cid:paraId="1AE86306" w16cid:durableId="25DED3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C1109" w14:textId="77777777" w:rsidR="007501CC" w:rsidRDefault="007501CC">
      <w:r>
        <w:separator/>
      </w:r>
    </w:p>
  </w:endnote>
  <w:endnote w:type="continuationSeparator" w:id="0">
    <w:p w14:paraId="1FCED437" w14:textId="77777777" w:rsidR="007501CC" w:rsidRDefault="00750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36F48" w:rsidRDefault="00036F48"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2FC7CABF"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0AD4">
          <w:rPr>
            <w:rStyle w:val="PageNumber"/>
            <w:noProof/>
          </w:rPr>
          <w:t>32</w:t>
        </w:r>
        <w:r>
          <w:rPr>
            <w:rStyle w:val="PageNumber"/>
          </w:rPr>
          <w:fldChar w:fldCharType="end"/>
        </w:r>
      </w:p>
    </w:sdtContent>
  </w:sdt>
  <w:p w14:paraId="372B30FD" w14:textId="77777777" w:rsidR="00036F48" w:rsidRDefault="00036F48"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8A57B" w14:textId="77777777" w:rsidR="007501CC" w:rsidRDefault="007501CC">
      <w:r>
        <w:separator/>
      </w:r>
    </w:p>
  </w:footnote>
  <w:footnote w:type="continuationSeparator" w:id="0">
    <w:p w14:paraId="41433F3B" w14:textId="77777777" w:rsidR="007501CC" w:rsidRDefault="00750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45975">
    <w:abstractNumId w:val="0"/>
  </w:num>
  <w:num w:numId="2" w16cid:durableId="446317137">
    <w:abstractNumId w:val="1"/>
  </w:num>
  <w:num w:numId="3" w16cid:durableId="1776708844">
    <w:abstractNumId w:val="3"/>
  </w:num>
  <w:num w:numId="4" w16cid:durableId="887909984">
    <w:abstractNumId w:val="5"/>
  </w:num>
  <w:num w:numId="5" w16cid:durableId="1854369592">
    <w:abstractNumId w:val="2"/>
  </w:num>
  <w:num w:numId="6" w16cid:durableId="165487483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D"/>
    <w:rsid w:val="00060B00"/>
    <w:rsid w:val="00061358"/>
    <w:rsid w:val="00061C52"/>
    <w:rsid w:val="00061E38"/>
    <w:rsid w:val="00061EF9"/>
    <w:rsid w:val="00062047"/>
    <w:rsid w:val="000620DB"/>
    <w:rsid w:val="00062355"/>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C3"/>
    <w:rsid w:val="00114695"/>
    <w:rsid w:val="00114AF1"/>
    <w:rsid w:val="00114BB6"/>
    <w:rsid w:val="00115038"/>
    <w:rsid w:val="0011540E"/>
    <w:rsid w:val="001154AD"/>
    <w:rsid w:val="0011571D"/>
    <w:rsid w:val="00115808"/>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ECE"/>
    <w:rsid w:val="00196334"/>
    <w:rsid w:val="00196A53"/>
    <w:rsid w:val="00196C07"/>
    <w:rsid w:val="00197045"/>
    <w:rsid w:val="00197A29"/>
    <w:rsid w:val="00197BBC"/>
    <w:rsid w:val="00197CE3"/>
    <w:rsid w:val="00197E6B"/>
    <w:rsid w:val="00197F7C"/>
    <w:rsid w:val="001A00E0"/>
    <w:rsid w:val="001A054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CC6"/>
    <w:rsid w:val="001F7D44"/>
    <w:rsid w:val="001F7F34"/>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C44"/>
    <w:rsid w:val="00293CBF"/>
    <w:rsid w:val="00293E8E"/>
    <w:rsid w:val="002941B7"/>
    <w:rsid w:val="002942EB"/>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B77"/>
    <w:rsid w:val="002A2CFA"/>
    <w:rsid w:val="002A2E01"/>
    <w:rsid w:val="002A2E0D"/>
    <w:rsid w:val="002A3170"/>
    <w:rsid w:val="002A3514"/>
    <w:rsid w:val="002A35B3"/>
    <w:rsid w:val="002A3C91"/>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D8"/>
    <w:rsid w:val="002B3A1A"/>
    <w:rsid w:val="002B3D93"/>
    <w:rsid w:val="002B3E09"/>
    <w:rsid w:val="002B426C"/>
    <w:rsid w:val="002B4287"/>
    <w:rsid w:val="002B4B03"/>
    <w:rsid w:val="002B4BEF"/>
    <w:rsid w:val="002B4D71"/>
    <w:rsid w:val="002B4ECA"/>
    <w:rsid w:val="002B4F9A"/>
    <w:rsid w:val="002B4FEE"/>
    <w:rsid w:val="002B5374"/>
    <w:rsid w:val="002B562B"/>
    <w:rsid w:val="002B5666"/>
    <w:rsid w:val="002B566E"/>
    <w:rsid w:val="002B5846"/>
    <w:rsid w:val="002B5E9D"/>
    <w:rsid w:val="002B6083"/>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676"/>
    <w:rsid w:val="002C76D0"/>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F"/>
    <w:rsid w:val="00305A80"/>
    <w:rsid w:val="00305ECE"/>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9B3"/>
    <w:rsid w:val="00316AA6"/>
    <w:rsid w:val="00316CBD"/>
    <w:rsid w:val="003171DB"/>
    <w:rsid w:val="0031740C"/>
    <w:rsid w:val="00317529"/>
    <w:rsid w:val="0031752E"/>
    <w:rsid w:val="00317746"/>
    <w:rsid w:val="0032005E"/>
    <w:rsid w:val="00320396"/>
    <w:rsid w:val="003203CD"/>
    <w:rsid w:val="0032047A"/>
    <w:rsid w:val="00320555"/>
    <w:rsid w:val="003205CF"/>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4016"/>
    <w:rsid w:val="0035475E"/>
    <w:rsid w:val="00354770"/>
    <w:rsid w:val="00354807"/>
    <w:rsid w:val="00354969"/>
    <w:rsid w:val="00354C1A"/>
    <w:rsid w:val="0035605F"/>
    <w:rsid w:val="0035675C"/>
    <w:rsid w:val="003567D9"/>
    <w:rsid w:val="0035690A"/>
    <w:rsid w:val="00356BB9"/>
    <w:rsid w:val="00357547"/>
    <w:rsid w:val="0035769A"/>
    <w:rsid w:val="0035796C"/>
    <w:rsid w:val="00357990"/>
    <w:rsid w:val="00357E58"/>
    <w:rsid w:val="00357FDA"/>
    <w:rsid w:val="00360027"/>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5C31"/>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109C"/>
    <w:rsid w:val="003F112D"/>
    <w:rsid w:val="003F124F"/>
    <w:rsid w:val="003F13C0"/>
    <w:rsid w:val="003F15F3"/>
    <w:rsid w:val="003F1600"/>
    <w:rsid w:val="003F1652"/>
    <w:rsid w:val="003F193C"/>
    <w:rsid w:val="003F1B56"/>
    <w:rsid w:val="003F1DD9"/>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68D"/>
    <w:rsid w:val="00492A0F"/>
    <w:rsid w:val="00492D67"/>
    <w:rsid w:val="00492F85"/>
    <w:rsid w:val="00493171"/>
    <w:rsid w:val="004932C5"/>
    <w:rsid w:val="004933DB"/>
    <w:rsid w:val="0049367E"/>
    <w:rsid w:val="004939DF"/>
    <w:rsid w:val="004952B7"/>
    <w:rsid w:val="00495518"/>
    <w:rsid w:val="00495B3C"/>
    <w:rsid w:val="00495B3D"/>
    <w:rsid w:val="004963AE"/>
    <w:rsid w:val="00496424"/>
    <w:rsid w:val="00496447"/>
    <w:rsid w:val="004968F1"/>
    <w:rsid w:val="00496911"/>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5F6"/>
    <w:rsid w:val="004D29A0"/>
    <w:rsid w:val="004D2D97"/>
    <w:rsid w:val="004D301E"/>
    <w:rsid w:val="004D3791"/>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312"/>
    <w:rsid w:val="004E0396"/>
    <w:rsid w:val="004E07EA"/>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9E7"/>
    <w:rsid w:val="00504F48"/>
    <w:rsid w:val="00505451"/>
    <w:rsid w:val="00505581"/>
    <w:rsid w:val="005059D9"/>
    <w:rsid w:val="00505C5C"/>
    <w:rsid w:val="00505DC5"/>
    <w:rsid w:val="00505E52"/>
    <w:rsid w:val="00505E7E"/>
    <w:rsid w:val="00505F61"/>
    <w:rsid w:val="00506882"/>
    <w:rsid w:val="0050692F"/>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C2E"/>
    <w:rsid w:val="0055302B"/>
    <w:rsid w:val="0055332B"/>
    <w:rsid w:val="00553391"/>
    <w:rsid w:val="00553E56"/>
    <w:rsid w:val="00553EF8"/>
    <w:rsid w:val="005540EC"/>
    <w:rsid w:val="00554191"/>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1EB6"/>
    <w:rsid w:val="00562115"/>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959"/>
    <w:rsid w:val="00571BC4"/>
    <w:rsid w:val="00572124"/>
    <w:rsid w:val="00572358"/>
    <w:rsid w:val="00572762"/>
    <w:rsid w:val="00572E51"/>
    <w:rsid w:val="00573204"/>
    <w:rsid w:val="0057322F"/>
    <w:rsid w:val="00573316"/>
    <w:rsid w:val="005733D6"/>
    <w:rsid w:val="00573438"/>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ED"/>
    <w:rsid w:val="00583122"/>
    <w:rsid w:val="00583309"/>
    <w:rsid w:val="00583350"/>
    <w:rsid w:val="00583397"/>
    <w:rsid w:val="00583605"/>
    <w:rsid w:val="00583917"/>
    <w:rsid w:val="00583CA3"/>
    <w:rsid w:val="00583CE5"/>
    <w:rsid w:val="00583D50"/>
    <w:rsid w:val="00584314"/>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51E"/>
    <w:rsid w:val="0065164A"/>
    <w:rsid w:val="006516A1"/>
    <w:rsid w:val="0065173C"/>
    <w:rsid w:val="00651A78"/>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112D"/>
    <w:rsid w:val="006713FA"/>
    <w:rsid w:val="00671765"/>
    <w:rsid w:val="0067182E"/>
    <w:rsid w:val="0067193D"/>
    <w:rsid w:val="00671C00"/>
    <w:rsid w:val="00671FDE"/>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51A"/>
    <w:rsid w:val="0072464F"/>
    <w:rsid w:val="0072471F"/>
    <w:rsid w:val="007249A1"/>
    <w:rsid w:val="007249FE"/>
    <w:rsid w:val="00724F6C"/>
    <w:rsid w:val="00725209"/>
    <w:rsid w:val="00725630"/>
    <w:rsid w:val="00725669"/>
    <w:rsid w:val="0072581E"/>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DAF"/>
    <w:rsid w:val="00742E48"/>
    <w:rsid w:val="0074311E"/>
    <w:rsid w:val="007438EA"/>
    <w:rsid w:val="00743A3F"/>
    <w:rsid w:val="00743AC4"/>
    <w:rsid w:val="0074401C"/>
    <w:rsid w:val="0074484C"/>
    <w:rsid w:val="00744A45"/>
    <w:rsid w:val="00744AF4"/>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77"/>
    <w:rsid w:val="007B6FA0"/>
    <w:rsid w:val="007B7024"/>
    <w:rsid w:val="007B76BE"/>
    <w:rsid w:val="007B77AB"/>
    <w:rsid w:val="007B7B1F"/>
    <w:rsid w:val="007B7FE7"/>
    <w:rsid w:val="007C0F40"/>
    <w:rsid w:val="007C110D"/>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6E4"/>
    <w:rsid w:val="007C509A"/>
    <w:rsid w:val="007C52D4"/>
    <w:rsid w:val="007C537F"/>
    <w:rsid w:val="007C540B"/>
    <w:rsid w:val="007C5EF9"/>
    <w:rsid w:val="007C5F86"/>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30FB"/>
    <w:rsid w:val="007D3100"/>
    <w:rsid w:val="007D3779"/>
    <w:rsid w:val="007D3AB8"/>
    <w:rsid w:val="007D3BFF"/>
    <w:rsid w:val="007D3E2D"/>
    <w:rsid w:val="007D3E6D"/>
    <w:rsid w:val="007D4204"/>
    <w:rsid w:val="007D4329"/>
    <w:rsid w:val="007D4418"/>
    <w:rsid w:val="007D45CB"/>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5FC"/>
    <w:rsid w:val="00866620"/>
    <w:rsid w:val="00866778"/>
    <w:rsid w:val="008667BA"/>
    <w:rsid w:val="00866A81"/>
    <w:rsid w:val="00866DC8"/>
    <w:rsid w:val="00866FDE"/>
    <w:rsid w:val="00867088"/>
    <w:rsid w:val="008673B4"/>
    <w:rsid w:val="00867464"/>
    <w:rsid w:val="00867512"/>
    <w:rsid w:val="008675B3"/>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F56"/>
    <w:rsid w:val="00A00374"/>
    <w:rsid w:val="00A00601"/>
    <w:rsid w:val="00A00DE0"/>
    <w:rsid w:val="00A00DE9"/>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7A"/>
    <w:rsid w:val="00B93F39"/>
    <w:rsid w:val="00B94243"/>
    <w:rsid w:val="00B947CD"/>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914"/>
    <w:rsid w:val="00BB7A91"/>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837"/>
    <w:rsid w:val="00C51A01"/>
    <w:rsid w:val="00C52B65"/>
    <w:rsid w:val="00C52FA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55F2"/>
    <w:rsid w:val="00CB5975"/>
    <w:rsid w:val="00CB5D62"/>
    <w:rsid w:val="00CB66F3"/>
    <w:rsid w:val="00CB6957"/>
    <w:rsid w:val="00CB6DD1"/>
    <w:rsid w:val="00CB6FBC"/>
    <w:rsid w:val="00CB72CF"/>
    <w:rsid w:val="00CB749C"/>
    <w:rsid w:val="00CB757D"/>
    <w:rsid w:val="00CB7891"/>
    <w:rsid w:val="00CB7C8A"/>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3DA"/>
    <w:rsid w:val="00CD345B"/>
    <w:rsid w:val="00CD3791"/>
    <w:rsid w:val="00CD3E27"/>
    <w:rsid w:val="00CD491A"/>
    <w:rsid w:val="00CD4D55"/>
    <w:rsid w:val="00CD4DCD"/>
    <w:rsid w:val="00CD51E1"/>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902"/>
    <w:rsid w:val="00D05BD4"/>
    <w:rsid w:val="00D05DA1"/>
    <w:rsid w:val="00D05ECC"/>
    <w:rsid w:val="00D05F6A"/>
    <w:rsid w:val="00D0615B"/>
    <w:rsid w:val="00D065D5"/>
    <w:rsid w:val="00D067BE"/>
    <w:rsid w:val="00D0694F"/>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7EE"/>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9DC"/>
    <w:rsid w:val="00D47C4C"/>
    <w:rsid w:val="00D50049"/>
    <w:rsid w:val="00D50495"/>
    <w:rsid w:val="00D5063D"/>
    <w:rsid w:val="00D50662"/>
    <w:rsid w:val="00D506DF"/>
    <w:rsid w:val="00D51431"/>
    <w:rsid w:val="00D5199A"/>
    <w:rsid w:val="00D51A52"/>
    <w:rsid w:val="00D51CEF"/>
    <w:rsid w:val="00D52B1F"/>
    <w:rsid w:val="00D52C29"/>
    <w:rsid w:val="00D52C3B"/>
    <w:rsid w:val="00D52F40"/>
    <w:rsid w:val="00D52FC0"/>
    <w:rsid w:val="00D533E5"/>
    <w:rsid w:val="00D53A0C"/>
    <w:rsid w:val="00D54146"/>
    <w:rsid w:val="00D5447D"/>
    <w:rsid w:val="00D547C3"/>
    <w:rsid w:val="00D54819"/>
    <w:rsid w:val="00D54D8F"/>
    <w:rsid w:val="00D54F2F"/>
    <w:rsid w:val="00D55346"/>
    <w:rsid w:val="00D55B87"/>
    <w:rsid w:val="00D55CCE"/>
    <w:rsid w:val="00D56046"/>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A"/>
    <w:rsid w:val="00DE1AD3"/>
    <w:rsid w:val="00DE1BCB"/>
    <w:rsid w:val="00DE1FC8"/>
    <w:rsid w:val="00DE268A"/>
    <w:rsid w:val="00DE273A"/>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81D"/>
    <w:rsid w:val="00E25C92"/>
    <w:rsid w:val="00E25FFB"/>
    <w:rsid w:val="00E26164"/>
    <w:rsid w:val="00E261AB"/>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629"/>
    <w:rsid w:val="00FA4674"/>
    <w:rsid w:val="00FA4744"/>
    <w:rsid w:val="00FA47C7"/>
    <w:rsid w:val="00FA49AB"/>
    <w:rsid w:val="00FA52C1"/>
    <w:rsid w:val="00FA5340"/>
    <w:rsid w:val="00FA550D"/>
    <w:rsid w:val="00FA570B"/>
    <w:rsid w:val="00FA5F87"/>
    <w:rsid w:val="00FA612C"/>
    <w:rsid w:val="00FA64FF"/>
    <w:rsid w:val="00FA6944"/>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904"/>
    <w:rsid w:val="00FB19FA"/>
    <w:rsid w:val="00FB2469"/>
    <w:rsid w:val="00FB261C"/>
    <w:rsid w:val="00FB29D2"/>
    <w:rsid w:val="00FB2B5F"/>
    <w:rsid w:val="00FB3345"/>
    <w:rsid w:val="00FB3414"/>
    <w:rsid w:val="00FB3418"/>
    <w:rsid w:val="00FB3689"/>
    <w:rsid w:val="00FB3F5D"/>
    <w:rsid w:val="00FB3FBB"/>
    <w:rsid w:val="00FB4150"/>
    <w:rsid w:val="00FB41BB"/>
    <w:rsid w:val="00FB431E"/>
    <w:rsid w:val="00FB4557"/>
    <w:rsid w:val="00FB473C"/>
    <w:rsid w:val="00FB4998"/>
    <w:rsid w:val="00FB4B68"/>
    <w:rsid w:val="00FB4E67"/>
    <w:rsid w:val="00FB5128"/>
    <w:rsid w:val="00FB5169"/>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styleId="UnresolvedMention">
    <w:name w:val="Unresolved Mention"/>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maxlindmark/cod_condition/blob/master/R/clean_data/cod_fle_density_models_as_covars.Rmd" TargetMode="External"/><Relationship Id="rId2" Type="http://schemas.openxmlformats.org/officeDocument/2006/relationships/hyperlink" Target="https://pbs-assess.github.io/sdmTMB/articles/model-description.html" TargetMode="External"/><Relationship Id="rId1" Type="http://schemas.openxmlformats.org/officeDocument/2006/relationships/hyperlink" Target="https://royalsocietypublishing.org/doi/full/10.1098/rspb.2018.0915" TargetMode="External"/><Relationship Id="rId5" Type="http://schemas.openxmlformats.org/officeDocument/2006/relationships/hyperlink" Target="https://doi.org/10.3354/meps11204" TargetMode="External"/><Relationship Id="rId4"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ax.lindmark@slu.se"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F4393-C908-4D53-B679-9165EE389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TotalTime>
  <Pages>27</Pages>
  <Words>42782</Words>
  <Characters>243858</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564</cp:revision>
  <cp:lastPrinted>2021-12-20T17:03:00Z</cp:lastPrinted>
  <dcterms:created xsi:type="dcterms:W3CDTF">2022-02-16T09:12:00Z</dcterms:created>
  <dcterms:modified xsi:type="dcterms:W3CDTF">2022-04-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JBaS0oQ"/&gt;&lt;style id="http://www.zotero.org/styles/ices-journal-of-marine-science"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